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65E42DF6" w14:textId="6375777B" w:rsidR="00DA50F6" w:rsidRDefault="007D32E0" w:rsidP="00B9734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95006B">
      <w:pPr>
        <w:spacing w:line="276" w:lineRule="auto"/>
        <w:rPr>
          <w:b/>
          <w:bCs/>
          <w:sz w:val="28"/>
          <w:szCs w:val="28"/>
        </w:rPr>
      </w:pPr>
    </w:p>
    <w:p w14:paraId="5EF93CB2" w14:textId="1A9A695C" w:rsidR="00DA50F6" w:rsidRDefault="00DA50F6" w:rsidP="00DA50F6">
      <w:pPr>
        <w:spacing w:line="276" w:lineRule="auto"/>
        <w:jc w:val="center"/>
        <w:rPr>
          <w:b/>
          <w:bCs/>
          <w:sz w:val="28"/>
          <w:szCs w:val="28"/>
        </w:rPr>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263DF699" w:rsidR="000F752F" w:rsidRDefault="007D32E0" w:rsidP="00B9734C">
      <w:pPr>
        <w:spacing w:line="276" w:lineRule="auto"/>
        <w:jc w:val="both"/>
        <w:rPr>
          <w:sz w:val="28"/>
          <w:szCs w:val="28"/>
        </w:rPr>
      </w:pPr>
      <w:r>
        <w:rPr>
          <w:sz w:val="28"/>
          <w:szCs w:val="28"/>
        </w:rPr>
        <w:tab/>
        <w:t xml:space="preserve">         </w:t>
      </w:r>
    </w:p>
    <w:p w14:paraId="322A1264" w14:textId="77777777" w:rsidR="0095006B" w:rsidRDefault="0095006B" w:rsidP="00B9734C">
      <w:pPr>
        <w:spacing w:line="276" w:lineRule="auto"/>
        <w:jc w:val="both"/>
        <w:rPr>
          <w:sz w:val="28"/>
          <w:szCs w:val="28"/>
        </w:rPr>
      </w:pPr>
    </w:p>
    <w:p w14:paraId="5D94884E" w14:textId="77777777" w:rsidR="0095006B" w:rsidRDefault="0095006B" w:rsidP="0095006B">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B9734C">
      <w:pPr>
        <w:spacing w:line="276" w:lineRule="auto"/>
        <w:jc w:val="both"/>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7FAFDE16" w14:textId="31E24C23" w:rsidR="00BB3A3D" w:rsidRPr="004202C8" w:rsidRDefault="00B9421C" w:rsidP="00F371AC">
      <w:pPr>
        <w:spacing w:after="0" w:line="276" w:lineRule="auto"/>
      </w:pPr>
      <w:r>
        <w:rPr>
          <w:b/>
        </w:rPr>
        <w:br w:type="page"/>
      </w:r>
      <w:r w:rsidR="007D32E0"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2FD60B1A" w14:textId="2EF08677" w:rsidR="00253337" w:rsidRPr="00253337"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6232217" w:history="1">
            <w:r w:rsidR="00253337" w:rsidRPr="00253337">
              <w:rPr>
                <w:rStyle w:val="Hipervnculo"/>
                <w:noProof/>
              </w:rPr>
              <w:t>Capítulo 1. Marco Referenci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7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4174B66B" w14:textId="2363ADD6"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8" w:history="1">
            <w:r w:rsidR="00253337" w:rsidRPr="00253337">
              <w:rPr>
                <w:rStyle w:val="Hipervnculo"/>
                <w:noProof/>
              </w:rPr>
              <w:t>1.1 Las plataformas para desarrollar robot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8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3586F5C6" w14:textId="1F3B209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9" w:history="1">
            <w:r w:rsidR="00253337" w:rsidRPr="00253337">
              <w:rPr>
                <w:rStyle w:val="Hipervnculo"/>
                <w:noProof/>
              </w:rPr>
              <w:t>1.2 Breve historia de los agente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9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158F6AAC" w14:textId="07357C5A"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0" w:history="1">
            <w:r w:rsidR="00253337" w:rsidRPr="00253337">
              <w:rPr>
                <w:rStyle w:val="Hipervnculo"/>
                <w:noProof/>
              </w:rPr>
              <w:t>1.2.1 Estado del arte de los marcos para desarrollar robot conversacion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0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39FC15BC" w14:textId="5BAE8E7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1" w:history="1">
            <w:r w:rsidR="00253337" w:rsidRPr="00253337">
              <w:rPr>
                <w:rStyle w:val="Hipervnculo"/>
                <w:noProof/>
              </w:rPr>
              <w:t>Azure Bot Servic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1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16DAB18E" w14:textId="79E4B96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2" w:history="1">
            <w:r w:rsidR="00253337" w:rsidRPr="00253337">
              <w:rPr>
                <w:rStyle w:val="Hipervnculo"/>
                <w:noProof/>
              </w:rPr>
              <w:t>DialogFlow</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2 \h </w:instrText>
            </w:r>
            <w:r w:rsidR="00253337" w:rsidRPr="00253337">
              <w:rPr>
                <w:noProof/>
                <w:webHidden/>
              </w:rPr>
            </w:r>
            <w:r w:rsidR="00253337" w:rsidRPr="00253337">
              <w:rPr>
                <w:noProof/>
                <w:webHidden/>
              </w:rPr>
              <w:fldChar w:fldCharType="separate"/>
            </w:r>
            <w:r w:rsidR="00253337" w:rsidRPr="00253337">
              <w:rPr>
                <w:noProof/>
                <w:webHidden/>
              </w:rPr>
              <w:t>9</w:t>
            </w:r>
            <w:r w:rsidR="00253337" w:rsidRPr="00253337">
              <w:rPr>
                <w:noProof/>
                <w:webHidden/>
              </w:rPr>
              <w:fldChar w:fldCharType="end"/>
            </w:r>
          </w:hyperlink>
        </w:p>
        <w:p w14:paraId="5EDA4969" w14:textId="243D9C7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3"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3 \h </w:instrText>
            </w:r>
            <w:r w:rsidR="00253337" w:rsidRPr="00253337">
              <w:rPr>
                <w:noProof/>
                <w:webHidden/>
              </w:rPr>
            </w:r>
            <w:r w:rsidR="00253337" w:rsidRPr="00253337">
              <w:rPr>
                <w:noProof/>
                <w:webHidden/>
              </w:rPr>
              <w:fldChar w:fldCharType="separate"/>
            </w:r>
            <w:r w:rsidR="00253337" w:rsidRPr="00253337">
              <w:rPr>
                <w:noProof/>
                <w:webHidden/>
              </w:rPr>
              <w:t>11</w:t>
            </w:r>
            <w:r w:rsidR="00253337" w:rsidRPr="00253337">
              <w:rPr>
                <w:noProof/>
                <w:webHidden/>
              </w:rPr>
              <w:fldChar w:fldCharType="end"/>
            </w:r>
          </w:hyperlink>
        </w:p>
        <w:p w14:paraId="773F1D27" w14:textId="2D12EC5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4" w:history="1">
            <w:r w:rsidR="00253337" w:rsidRPr="00253337">
              <w:rPr>
                <w:rStyle w:val="Hipervnculo"/>
                <w:noProof/>
              </w:rPr>
              <w:t>BotPres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4 \h </w:instrText>
            </w:r>
            <w:r w:rsidR="00253337" w:rsidRPr="00253337">
              <w:rPr>
                <w:noProof/>
                <w:webHidden/>
              </w:rPr>
            </w:r>
            <w:r w:rsidR="00253337" w:rsidRPr="00253337">
              <w:rPr>
                <w:noProof/>
                <w:webHidden/>
              </w:rPr>
              <w:fldChar w:fldCharType="separate"/>
            </w:r>
            <w:r w:rsidR="00253337" w:rsidRPr="00253337">
              <w:rPr>
                <w:noProof/>
                <w:webHidden/>
              </w:rPr>
              <w:t>12</w:t>
            </w:r>
            <w:r w:rsidR="00253337" w:rsidRPr="00253337">
              <w:rPr>
                <w:noProof/>
                <w:webHidden/>
              </w:rPr>
              <w:fldChar w:fldCharType="end"/>
            </w:r>
          </w:hyperlink>
        </w:p>
        <w:p w14:paraId="4B4E6378" w14:textId="1DF5CB3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5" w:history="1">
            <w:r w:rsidR="00253337" w:rsidRPr="00253337">
              <w:rPr>
                <w:rStyle w:val="Hipervnculo"/>
                <w:noProof/>
                <w:lang w:eastAsia="es-ES"/>
              </w:rPr>
              <w:t>Conclusió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5 \h </w:instrText>
            </w:r>
            <w:r w:rsidR="00253337" w:rsidRPr="00253337">
              <w:rPr>
                <w:noProof/>
                <w:webHidden/>
              </w:rPr>
            </w:r>
            <w:r w:rsidR="00253337" w:rsidRPr="00253337">
              <w:rPr>
                <w:noProof/>
                <w:webHidden/>
              </w:rPr>
              <w:fldChar w:fldCharType="separate"/>
            </w:r>
            <w:r w:rsidR="00253337" w:rsidRPr="00253337">
              <w:rPr>
                <w:noProof/>
                <w:webHidden/>
              </w:rPr>
              <w:t>15</w:t>
            </w:r>
            <w:r w:rsidR="00253337" w:rsidRPr="00253337">
              <w:rPr>
                <w:noProof/>
                <w:webHidden/>
              </w:rPr>
              <w:fldChar w:fldCharType="end"/>
            </w:r>
          </w:hyperlink>
        </w:p>
        <w:p w14:paraId="194AC7A4" w14:textId="39B795A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6" w:history="1">
            <w:r w:rsidR="00253337" w:rsidRPr="00253337">
              <w:rPr>
                <w:rStyle w:val="Hipervnculo"/>
                <w:noProof/>
              </w:rPr>
              <w:t>1.3 Herramientas, Lenguajes de programación y Tecnologí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6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4D99845" w14:textId="2C4F34B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7" w:history="1">
            <w:r w:rsidR="00253337" w:rsidRPr="00253337">
              <w:rPr>
                <w:rStyle w:val="Hipervnculo"/>
                <w:noProof/>
              </w:rPr>
              <w:t>Pytho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7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0AB38A07" w14:textId="464BB40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8" w:history="1">
            <w:r w:rsidR="00253337" w:rsidRPr="00253337">
              <w:rPr>
                <w:rStyle w:val="Hipervnculo"/>
                <w:noProof/>
              </w:rPr>
              <w:t>PyCharm Community</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8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24C2E4CB" w14:textId="75FB557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9"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9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3D006B4" w14:textId="1B348DB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0" w:history="1">
            <w:r w:rsidR="00253337" w:rsidRPr="00253337">
              <w:rPr>
                <w:rStyle w:val="Hipervnculo"/>
                <w:noProof/>
              </w:rPr>
              <w:t>MongoDB</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0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E9E01C1" w14:textId="20CABCF0"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1" w:history="1">
            <w:r w:rsidR="00253337" w:rsidRPr="00253337">
              <w:rPr>
                <w:rStyle w:val="Hipervnculo"/>
                <w:noProof/>
              </w:rPr>
              <w:t>YAM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1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4EB62533" w14:textId="68C9D9A7"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2" w:history="1">
            <w:r w:rsidR="00253337" w:rsidRPr="00253337">
              <w:rPr>
                <w:rStyle w:val="Hipervnculo"/>
                <w:noProof/>
              </w:rPr>
              <w:t>GIT</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2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CBDF86F" w14:textId="1923E68A"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3" w:history="1">
            <w:r w:rsidR="00253337" w:rsidRPr="00253337">
              <w:rPr>
                <w:rStyle w:val="Hipervnculo"/>
                <w:noProof/>
              </w:rPr>
              <w:t>Moon Modeler</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3 \h </w:instrText>
            </w:r>
            <w:r w:rsidR="00253337" w:rsidRPr="00253337">
              <w:rPr>
                <w:noProof/>
                <w:webHidden/>
              </w:rPr>
            </w:r>
            <w:r w:rsidR="00253337" w:rsidRPr="00253337">
              <w:rPr>
                <w:noProof/>
                <w:webHidden/>
              </w:rPr>
              <w:fldChar w:fldCharType="separate"/>
            </w:r>
            <w:r w:rsidR="00253337" w:rsidRPr="00253337">
              <w:rPr>
                <w:noProof/>
                <w:webHidden/>
              </w:rPr>
              <w:t>18</w:t>
            </w:r>
            <w:r w:rsidR="00253337" w:rsidRPr="00253337">
              <w:rPr>
                <w:noProof/>
                <w:webHidden/>
              </w:rPr>
              <w:fldChar w:fldCharType="end"/>
            </w:r>
          </w:hyperlink>
        </w:p>
        <w:p w14:paraId="5EF08B2C" w14:textId="5CD063D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4" w:history="1">
            <w:r w:rsidR="00253337" w:rsidRPr="00253337">
              <w:rPr>
                <w:rStyle w:val="Hipervnculo"/>
                <w:noProof/>
              </w:rPr>
              <w:t>1.4 Metodología de desarrollo de softwar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4 \h </w:instrText>
            </w:r>
            <w:r w:rsidR="00253337" w:rsidRPr="00253337">
              <w:rPr>
                <w:noProof/>
                <w:webHidden/>
              </w:rPr>
            </w:r>
            <w:r w:rsidR="00253337" w:rsidRPr="00253337">
              <w:rPr>
                <w:noProof/>
                <w:webHidden/>
              </w:rPr>
              <w:fldChar w:fldCharType="separate"/>
            </w:r>
            <w:r w:rsidR="00253337" w:rsidRPr="00253337">
              <w:rPr>
                <w:noProof/>
                <w:webHidden/>
              </w:rPr>
              <w:t>19</w:t>
            </w:r>
            <w:r w:rsidR="00253337" w:rsidRPr="00253337">
              <w:rPr>
                <w:noProof/>
                <w:webHidden/>
              </w:rPr>
              <w:fldChar w:fldCharType="end"/>
            </w:r>
          </w:hyperlink>
        </w:p>
        <w:p w14:paraId="4D17F073" w14:textId="3BECA2A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5 \h </w:instrText>
            </w:r>
            <w:r w:rsidR="00253337" w:rsidRPr="00253337">
              <w:rPr>
                <w:noProof/>
                <w:webHidden/>
              </w:rPr>
            </w:r>
            <w:r w:rsidR="00253337" w:rsidRPr="00253337">
              <w:rPr>
                <w:noProof/>
                <w:webHidden/>
              </w:rPr>
              <w:fldChar w:fldCharType="separate"/>
            </w:r>
            <w:r w:rsidR="00253337" w:rsidRPr="00253337">
              <w:rPr>
                <w:noProof/>
                <w:webHidden/>
              </w:rPr>
              <w:t>20</w:t>
            </w:r>
            <w:r w:rsidR="00253337" w:rsidRPr="00253337">
              <w:rPr>
                <w:noProof/>
                <w:webHidden/>
              </w:rPr>
              <w:fldChar w:fldCharType="end"/>
            </w:r>
          </w:hyperlink>
        </w:p>
        <w:p w14:paraId="2A7040F9" w14:textId="11CD132E" w:rsidR="00253337" w:rsidRPr="00253337"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6232236" w:history="1">
            <w:r w:rsidR="00253337" w:rsidRPr="00253337">
              <w:rPr>
                <w:rStyle w:val="Hipervnculo"/>
                <w:noProof/>
              </w:rPr>
              <w:t>Capítulo 2. Planificación y Diseñ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6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2F795817" w14:textId="70929D05"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7" w:history="1">
            <w:r w:rsidR="00253337" w:rsidRPr="00253337">
              <w:rPr>
                <w:rStyle w:val="Hipervnculo"/>
                <w:noProof/>
              </w:rPr>
              <w:t>2.1 Propuest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7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5D3536B5" w14:textId="5E83CF03"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8" w:history="1">
            <w:r w:rsidR="00253337" w:rsidRPr="00253337">
              <w:rPr>
                <w:rStyle w:val="Hipervnculo"/>
                <w:noProof/>
              </w:rPr>
              <w:t>2.2 Usuarios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8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5D809B1D" w14:textId="3B32B50E"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9" w:history="1">
            <w:r w:rsidR="00253337" w:rsidRPr="00253337">
              <w:rPr>
                <w:rStyle w:val="Hipervnculo"/>
                <w:noProof/>
              </w:rPr>
              <w:t>2.3 Planificación del desarrollo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9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29CB8DD0" w14:textId="028C192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0" w:history="1">
            <w:r w:rsidR="00253337" w:rsidRPr="00253337">
              <w:rPr>
                <w:rStyle w:val="Hipervnculo"/>
                <w:noProof/>
              </w:rPr>
              <w:t>2.3.1. Historias de usuari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0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010C3C15" w14:textId="1933B3D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1" w:history="1">
            <w:r w:rsidR="00253337" w:rsidRPr="00253337">
              <w:rPr>
                <w:rStyle w:val="Hipervnculo"/>
                <w:noProof/>
              </w:rPr>
              <w:t>2.3.2. Requisitos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1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4D69AB19" w14:textId="41A58BB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2" w:history="1">
            <w:r w:rsidR="00253337" w:rsidRPr="00253337">
              <w:rPr>
                <w:rStyle w:val="Hipervnculo"/>
                <w:noProof/>
              </w:rPr>
              <w:t>2.3.3. Requisitos no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2 \h </w:instrText>
            </w:r>
            <w:r w:rsidR="00253337" w:rsidRPr="00253337">
              <w:rPr>
                <w:noProof/>
                <w:webHidden/>
              </w:rPr>
            </w:r>
            <w:r w:rsidR="00253337" w:rsidRPr="00253337">
              <w:rPr>
                <w:noProof/>
                <w:webHidden/>
              </w:rPr>
              <w:fldChar w:fldCharType="separate"/>
            </w:r>
            <w:r w:rsidR="00253337" w:rsidRPr="00253337">
              <w:rPr>
                <w:noProof/>
                <w:webHidden/>
              </w:rPr>
              <w:t>23</w:t>
            </w:r>
            <w:r w:rsidR="00253337" w:rsidRPr="00253337">
              <w:rPr>
                <w:noProof/>
                <w:webHidden/>
              </w:rPr>
              <w:fldChar w:fldCharType="end"/>
            </w:r>
          </w:hyperlink>
        </w:p>
        <w:p w14:paraId="69D5C422" w14:textId="207B490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3" w:history="1">
            <w:r w:rsidR="00253337" w:rsidRPr="00253337">
              <w:rPr>
                <w:rStyle w:val="Hipervnculo"/>
                <w:noProof/>
              </w:rPr>
              <w:t>2.3.4. Arquitectur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3 \h </w:instrText>
            </w:r>
            <w:r w:rsidR="00253337" w:rsidRPr="00253337">
              <w:rPr>
                <w:noProof/>
                <w:webHidden/>
              </w:rPr>
            </w:r>
            <w:r w:rsidR="00253337" w:rsidRPr="00253337">
              <w:rPr>
                <w:noProof/>
                <w:webHidden/>
              </w:rPr>
              <w:fldChar w:fldCharType="separate"/>
            </w:r>
            <w:r w:rsidR="00253337" w:rsidRPr="00253337">
              <w:rPr>
                <w:noProof/>
                <w:webHidden/>
              </w:rPr>
              <w:t>28</w:t>
            </w:r>
            <w:r w:rsidR="00253337" w:rsidRPr="00253337">
              <w:rPr>
                <w:noProof/>
                <w:webHidden/>
              </w:rPr>
              <w:fldChar w:fldCharType="end"/>
            </w:r>
          </w:hyperlink>
        </w:p>
        <w:p w14:paraId="48D240CA" w14:textId="157B516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4" w:history="1">
            <w:r w:rsidR="00253337" w:rsidRPr="00253337">
              <w:rPr>
                <w:rStyle w:val="Hipervnculo"/>
                <w:noProof/>
              </w:rPr>
              <w:t>2.3.5. Diseño de Base de Bat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4 \h </w:instrText>
            </w:r>
            <w:r w:rsidR="00253337" w:rsidRPr="00253337">
              <w:rPr>
                <w:noProof/>
                <w:webHidden/>
              </w:rPr>
            </w:r>
            <w:r w:rsidR="00253337" w:rsidRPr="00253337">
              <w:rPr>
                <w:noProof/>
                <w:webHidden/>
              </w:rPr>
              <w:fldChar w:fldCharType="separate"/>
            </w:r>
            <w:r w:rsidR="00253337" w:rsidRPr="00253337">
              <w:rPr>
                <w:noProof/>
                <w:webHidden/>
              </w:rPr>
              <w:t>29</w:t>
            </w:r>
            <w:r w:rsidR="00253337" w:rsidRPr="00253337">
              <w:rPr>
                <w:noProof/>
                <w:webHidden/>
              </w:rPr>
              <w:fldChar w:fldCharType="end"/>
            </w:r>
          </w:hyperlink>
        </w:p>
        <w:p w14:paraId="450C6990" w14:textId="569BBC71"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5 \h </w:instrText>
            </w:r>
            <w:r w:rsidR="00253337" w:rsidRPr="00253337">
              <w:rPr>
                <w:noProof/>
                <w:webHidden/>
              </w:rPr>
            </w:r>
            <w:r w:rsidR="00253337" w:rsidRPr="00253337">
              <w:rPr>
                <w:noProof/>
                <w:webHidden/>
              </w:rPr>
              <w:fldChar w:fldCharType="separate"/>
            </w:r>
            <w:r w:rsidR="00253337" w:rsidRPr="00253337">
              <w:rPr>
                <w:noProof/>
                <w:webHidden/>
              </w:rPr>
              <w:t>30</w:t>
            </w:r>
            <w:r w:rsidR="00253337" w:rsidRPr="00253337">
              <w:rPr>
                <w:noProof/>
                <w:webHidden/>
              </w:rPr>
              <w:fldChar w:fldCharType="end"/>
            </w:r>
          </w:hyperlink>
        </w:p>
        <w:p w14:paraId="083A8D89" w14:textId="6975E8F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6" w:history="1">
            <w:r w:rsidR="00253337" w:rsidRPr="00253337">
              <w:rPr>
                <w:rStyle w:val="Hipervnculo"/>
                <w:noProof/>
              </w:rPr>
              <w:t>3.1. Instalación de las herramientas utilizad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6 \h </w:instrText>
            </w:r>
            <w:r w:rsidR="00253337" w:rsidRPr="00253337">
              <w:rPr>
                <w:noProof/>
                <w:webHidden/>
              </w:rPr>
            </w:r>
            <w:r w:rsidR="00253337" w:rsidRPr="00253337">
              <w:rPr>
                <w:noProof/>
                <w:webHidden/>
              </w:rPr>
              <w:fldChar w:fldCharType="separate"/>
            </w:r>
            <w:r w:rsidR="00253337" w:rsidRPr="00253337">
              <w:rPr>
                <w:noProof/>
                <w:webHidden/>
              </w:rPr>
              <w:t>31</w:t>
            </w:r>
            <w:r w:rsidR="00253337" w:rsidRPr="00253337">
              <w:rPr>
                <w:noProof/>
                <w:webHidden/>
              </w:rPr>
              <w:fldChar w:fldCharType="end"/>
            </w:r>
          </w:hyperlink>
        </w:p>
        <w:p w14:paraId="49547A8A" w14:textId="03196E4B"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7" w:history="1">
            <w:r w:rsidR="00253337" w:rsidRPr="00253337">
              <w:rPr>
                <w:rStyle w:val="Hipervnculo"/>
                <w:noProof/>
              </w:rPr>
              <w:t>3.2 Implementación de Funcionalidad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7 \h </w:instrText>
            </w:r>
            <w:r w:rsidR="00253337" w:rsidRPr="00253337">
              <w:rPr>
                <w:noProof/>
                <w:webHidden/>
              </w:rPr>
            </w:r>
            <w:r w:rsidR="00253337" w:rsidRPr="00253337">
              <w:rPr>
                <w:noProof/>
                <w:webHidden/>
              </w:rPr>
              <w:fldChar w:fldCharType="separate"/>
            </w:r>
            <w:r w:rsidR="00253337" w:rsidRPr="00253337">
              <w:rPr>
                <w:noProof/>
                <w:webHidden/>
              </w:rPr>
              <w:t>32</w:t>
            </w:r>
            <w:r w:rsidR="00253337" w:rsidRPr="00253337">
              <w:rPr>
                <w:noProof/>
                <w:webHidden/>
              </w:rPr>
              <w:fldChar w:fldCharType="end"/>
            </w:r>
          </w:hyperlink>
        </w:p>
        <w:p w14:paraId="48EDDBB2" w14:textId="29FEEC3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8" w:history="1">
            <w:r w:rsidR="00253337" w:rsidRPr="00253337">
              <w:rPr>
                <w:rStyle w:val="Hipervnculo"/>
                <w:noProof/>
              </w:rPr>
              <w:t>3.3 Análisis económic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8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68121427" w14:textId="49740A4F"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9" w:history="1">
            <w:r w:rsidR="00253337" w:rsidRPr="00253337">
              <w:rPr>
                <w:rStyle w:val="Hipervnculo"/>
                <w:noProof/>
              </w:rPr>
              <w:t>3.3.1. Estimación de costo y tiemp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9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189C09DE" w14:textId="22D4D2C9"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50" w:history="1">
            <w:r w:rsidR="00253337" w:rsidRPr="00253337">
              <w:rPr>
                <w:rStyle w:val="Hipervnculo"/>
                <w:noProof/>
              </w:rPr>
              <w:t>3.4 Pruebas a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50 \h </w:instrText>
            </w:r>
            <w:r w:rsidR="00253337" w:rsidRPr="00253337">
              <w:rPr>
                <w:noProof/>
                <w:webHidden/>
              </w:rPr>
            </w:r>
            <w:r w:rsidR="00253337" w:rsidRPr="00253337">
              <w:rPr>
                <w:noProof/>
                <w:webHidden/>
              </w:rPr>
              <w:fldChar w:fldCharType="separate"/>
            </w:r>
            <w:r w:rsidR="00253337" w:rsidRPr="00253337">
              <w:rPr>
                <w:noProof/>
                <w:webHidden/>
              </w:rPr>
              <w:t>44</w:t>
            </w:r>
            <w:r w:rsidR="00253337" w:rsidRPr="00253337">
              <w:rPr>
                <w:noProof/>
                <w:webHidden/>
              </w:rPr>
              <w:fldChar w:fldCharType="end"/>
            </w:r>
          </w:hyperlink>
        </w:p>
        <w:p w14:paraId="2593F2BA" w14:textId="35333A21"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76874489" w:rsidR="001814FE" w:rsidRPr="005D4A54" w:rsidRDefault="00D62942" w:rsidP="00B9734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7DE73EB"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6232217"/>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6232218"/>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6232219"/>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623222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6232221"/>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6232222"/>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6232223"/>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6232224"/>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 xml:space="preserve">Plato </w:t>
      </w:r>
      <w:proofErr w:type="spellStart"/>
      <w:r w:rsidRPr="00207973">
        <w:rPr>
          <w:b/>
          <w:bCs/>
        </w:rPr>
        <w:t>Research</w:t>
      </w:r>
      <w:proofErr w:type="spellEnd"/>
      <w:r w:rsidRPr="00207973">
        <w:rPr>
          <w:b/>
          <w:bCs/>
        </w:rPr>
        <w:t xml:space="preserve"> Dialogue </w:t>
      </w:r>
      <w:proofErr w:type="spellStart"/>
      <w:r w:rsidRPr="00207973">
        <w:rPr>
          <w:b/>
          <w:bCs/>
        </w:rPr>
        <w:t>System</w:t>
      </w:r>
      <w:bookmarkEnd w:id="21"/>
      <w:proofErr w:type="spellEnd"/>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6232225"/>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6232226"/>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6232227"/>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07767">
      <w:pPr>
        <w:pStyle w:val="Ttulo3"/>
        <w:spacing w:line="360" w:lineRule="auto"/>
        <w:jc w:val="both"/>
        <w:rPr>
          <w:rFonts w:ascii="Arial" w:hAnsi="Arial" w:cs="Arial"/>
          <w:b/>
          <w:color w:val="auto"/>
        </w:rPr>
      </w:pPr>
      <w:bookmarkStart w:id="29" w:name="_Toc10795547"/>
      <w:bookmarkStart w:id="30" w:name="_Toc111128116"/>
      <w:bookmarkStart w:id="31" w:name="_Toc116232228"/>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roofErr w:type="spellEnd"/>
    </w:p>
    <w:p w14:paraId="77F1825B" w14:textId="53738937" w:rsidR="00777C53"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1263ED75" w14:textId="77777777" w:rsidR="00307767" w:rsidRPr="002F6480" w:rsidRDefault="00307767" w:rsidP="00B9734C">
      <w:pPr>
        <w:spacing w:line="276" w:lineRule="auto"/>
        <w:jc w:val="both"/>
      </w:pPr>
    </w:p>
    <w:p w14:paraId="0415759C" w14:textId="26FAF84C" w:rsidR="005321BA" w:rsidRPr="001954E2" w:rsidRDefault="00BB57C6" w:rsidP="00307767">
      <w:pPr>
        <w:pStyle w:val="Ttulo3"/>
        <w:spacing w:line="360" w:lineRule="auto"/>
        <w:jc w:val="both"/>
        <w:rPr>
          <w:rFonts w:ascii="Arial" w:hAnsi="Arial" w:cs="Arial"/>
          <w:b/>
          <w:color w:val="auto"/>
        </w:rPr>
      </w:pPr>
      <w:bookmarkStart w:id="32" w:name="_Toc111128117"/>
      <w:bookmarkStart w:id="33" w:name="_Toc116232229"/>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6232230"/>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07767">
      <w:pPr>
        <w:pStyle w:val="Ttulo3"/>
        <w:spacing w:line="360" w:lineRule="auto"/>
        <w:jc w:val="both"/>
        <w:rPr>
          <w:rFonts w:ascii="Arial" w:hAnsi="Arial" w:cs="Arial"/>
          <w:b/>
          <w:color w:val="auto"/>
        </w:rPr>
      </w:pPr>
      <w:bookmarkStart w:id="36" w:name="_Toc111128119"/>
      <w:bookmarkStart w:id="37" w:name="_Toc116232231"/>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07767">
      <w:pPr>
        <w:pStyle w:val="Ttulo3"/>
        <w:spacing w:line="360" w:lineRule="auto"/>
        <w:jc w:val="both"/>
        <w:rPr>
          <w:rFonts w:ascii="Arial" w:hAnsi="Arial" w:cs="Arial"/>
          <w:b/>
          <w:color w:val="auto"/>
        </w:rPr>
      </w:pPr>
      <w:bookmarkStart w:id="38" w:name="_Toc111128120"/>
      <w:bookmarkStart w:id="39" w:name="_Toc116232232"/>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51A6BE2B" w:rsidR="00036C31"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04DA47F3" w14:textId="077B3928" w:rsidR="00036C31" w:rsidRDefault="00036C31" w:rsidP="00B9734C">
      <w:pPr>
        <w:spacing w:line="276" w:lineRule="auto"/>
        <w:jc w:val="both"/>
      </w:pPr>
    </w:p>
    <w:p w14:paraId="2E5B4A5C" w14:textId="7F407F30" w:rsidR="00307767" w:rsidRPr="00307767" w:rsidRDefault="00036C31" w:rsidP="00307767">
      <w:pPr>
        <w:pStyle w:val="Ttulo3"/>
        <w:spacing w:line="360" w:lineRule="auto"/>
        <w:jc w:val="both"/>
        <w:rPr>
          <w:rFonts w:ascii="Arial" w:hAnsi="Arial" w:cs="Arial"/>
          <w:b/>
          <w:color w:val="auto"/>
        </w:rPr>
      </w:pPr>
      <w:bookmarkStart w:id="40" w:name="_Toc116232233"/>
      <w:r>
        <w:rPr>
          <w:rFonts w:ascii="Arial" w:hAnsi="Arial" w:cs="Arial"/>
          <w:b/>
          <w:color w:val="auto"/>
        </w:rPr>
        <w:t xml:space="preserve">Moon </w:t>
      </w:r>
      <w:proofErr w:type="spellStart"/>
      <w:r>
        <w:rPr>
          <w:rFonts w:ascii="Arial" w:hAnsi="Arial" w:cs="Arial"/>
          <w:b/>
          <w:color w:val="auto"/>
        </w:rPr>
        <w:t>Modeler</w:t>
      </w:r>
      <w:bookmarkEnd w:id="40"/>
      <w:proofErr w:type="spellEnd"/>
    </w:p>
    <w:p w14:paraId="1D4C722C" w14:textId="56DED182" w:rsidR="00036C31" w:rsidRPr="00242333" w:rsidRDefault="00036C31" w:rsidP="00B9734C">
      <w:pPr>
        <w:spacing w:line="276" w:lineRule="auto"/>
        <w:jc w:val="both"/>
        <w:rPr>
          <w:b/>
          <w:bCs/>
        </w:rPr>
      </w:pPr>
      <w:r w:rsidRPr="00036C31">
        <w:t xml:space="preserve">Moon </w:t>
      </w:r>
      <w:proofErr w:type="spellStart"/>
      <w:r w:rsidRPr="00036C31">
        <w:t>Modeler</w:t>
      </w:r>
      <w:proofErr w:type="spellEnd"/>
      <w:r w:rsidRPr="00036C31">
        <w:t xml:space="preserve"> es una herramienta de modelado de datos para MongoDB</w:t>
      </w:r>
      <w:r w:rsidR="00571DDD">
        <w:t xml:space="preserve"> principalmente</w:t>
      </w:r>
      <w:r w:rsidRPr="00036C31">
        <w:t>,</w:t>
      </w:r>
      <w:r w:rsidR="00D51804">
        <w:t xml:space="preserve"> pero además</w:t>
      </w:r>
      <w:r w:rsidR="00196AD1">
        <w:t xml:space="preserve"> para</w:t>
      </w:r>
      <w:r w:rsidRPr="00036C31">
        <w:t xml:space="preserve"> PostgreSQL, </w:t>
      </w:r>
      <w:proofErr w:type="spellStart"/>
      <w:r w:rsidRPr="00036C31">
        <w:t>MariaDB</w:t>
      </w:r>
      <w:proofErr w:type="spellEnd"/>
      <w:r w:rsidRPr="00036C31">
        <w:t xml:space="preserve">, SQLite y </w:t>
      </w:r>
      <w:proofErr w:type="spellStart"/>
      <w:r w:rsidRPr="00036C31">
        <w:t>GraphQL</w:t>
      </w:r>
      <w:proofErr w:type="spellEnd"/>
      <w:r w:rsidRPr="00036C31">
        <w:t xml:space="preserve">. Le permite dibujar modelos de datos de forma rápida y cómoda, crear diagramas </w:t>
      </w:r>
      <w:r w:rsidR="00DD20D9">
        <w:t>Entidad-Relación</w:t>
      </w:r>
      <w:r w:rsidRPr="00036C31">
        <w:t xml:space="preserve"> para bases de datos, diseñar estructuras anidadas, hacer documentación de diseño de esquemas, ingeniería inversa, generar scripts y más.</w:t>
      </w:r>
      <w:r w:rsidR="00242333">
        <w:t xml:space="preserve"> </w:t>
      </w:r>
      <w:r w:rsidR="00242333">
        <w:rPr>
          <w:b/>
          <w:bCs/>
        </w:rPr>
        <w:t>[21]</w:t>
      </w:r>
    </w:p>
    <w:p w14:paraId="5D53FA28" w14:textId="28B5A3E7" w:rsidR="00036C31" w:rsidRDefault="00E7776C" w:rsidP="00B9734C">
      <w:pPr>
        <w:spacing w:line="276" w:lineRule="auto"/>
        <w:jc w:val="both"/>
        <w:rPr>
          <w:rFonts w:eastAsia="Times New Roman"/>
          <w:lang w:eastAsia="es-ES"/>
        </w:rPr>
      </w:pPr>
      <w:r>
        <w:rPr>
          <w:rFonts w:eastAsia="Times New Roman"/>
          <w:lang w:eastAsia="es-ES"/>
        </w:rPr>
        <w:t xml:space="preserve">Es un sistema de pago, la versión libre sólo puede ser </w:t>
      </w:r>
      <w:proofErr w:type="spellStart"/>
      <w:r>
        <w:rPr>
          <w:rFonts w:eastAsia="Times New Roman"/>
          <w:lang w:eastAsia="es-ES"/>
        </w:rPr>
        <w:t>probada</w:t>
      </w:r>
      <w:proofErr w:type="spellEnd"/>
      <w:r>
        <w:rPr>
          <w:rFonts w:eastAsia="Times New Roman"/>
          <w:lang w:eastAsia="es-ES"/>
        </w:rPr>
        <w:t xml:space="preserve"> por 14 días con todas las funciones</w:t>
      </w:r>
      <w:r w:rsidR="00C77B5E">
        <w:rPr>
          <w:rFonts w:eastAsia="Times New Roman"/>
          <w:lang w:eastAsia="es-ES"/>
        </w:rPr>
        <w:t xml:space="preserve"> y algunas</w:t>
      </w:r>
      <w:r>
        <w:rPr>
          <w:rFonts w:eastAsia="Times New Roman"/>
          <w:lang w:eastAsia="es-ES"/>
        </w:rPr>
        <w:t xml:space="preserve"> con limitaciones, pero las funciones básicas</w:t>
      </w:r>
      <w:r w:rsidR="00F9101B">
        <w:rPr>
          <w:rFonts w:eastAsia="Times New Roman"/>
          <w:lang w:eastAsia="es-ES"/>
        </w:rPr>
        <w:t xml:space="preserve"> están</w:t>
      </w:r>
      <w:r>
        <w:rPr>
          <w:rFonts w:eastAsia="Times New Roman"/>
          <w:lang w:eastAsia="es-ES"/>
        </w:rPr>
        <w:t xml:space="preserve"> bien cubiertas. Permite conexiones a base de datos existentes y a partir de ahí generar diagramas</w:t>
      </w:r>
      <w:r w:rsidR="006C4599">
        <w:rPr>
          <w:rFonts w:eastAsia="Times New Roman"/>
          <w:lang w:eastAsia="es-ES"/>
        </w:rPr>
        <w:t>,</w:t>
      </w:r>
      <w:r>
        <w:rPr>
          <w:rFonts w:eastAsia="Times New Roman"/>
          <w:lang w:eastAsia="es-ES"/>
        </w:rPr>
        <w:t xml:space="preserve"> relaciones</w:t>
      </w:r>
      <w:r w:rsidR="006C4599">
        <w:rPr>
          <w:rFonts w:eastAsia="Times New Roman"/>
          <w:lang w:eastAsia="es-ES"/>
        </w:rPr>
        <w:t xml:space="preserve"> existentes</w:t>
      </w:r>
      <w:r>
        <w:rPr>
          <w:rFonts w:eastAsia="Times New Roman"/>
          <w:lang w:eastAsia="es-ES"/>
        </w:rPr>
        <w:t xml:space="preserve"> de la base de datos conectada</w:t>
      </w:r>
      <w:r w:rsidR="00A223BF">
        <w:rPr>
          <w:rFonts w:eastAsia="Times New Roman"/>
          <w:lang w:eastAsia="es-ES"/>
        </w:rPr>
        <w:t>,</w:t>
      </w:r>
      <w:r w:rsidR="006C4599">
        <w:rPr>
          <w:rFonts w:eastAsia="Times New Roman"/>
          <w:lang w:eastAsia="es-ES"/>
        </w:rPr>
        <w:t xml:space="preserve"> </w:t>
      </w:r>
      <w:r w:rsidR="00727CFE">
        <w:rPr>
          <w:rFonts w:eastAsia="Times New Roman"/>
          <w:lang w:eastAsia="es-ES"/>
        </w:rPr>
        <w:t xml:space="preserve">generar </w:t>
      </w:r>
      <w:r w:rsidR="006C4599">
        <w:rPr>
          <w:rFonts w:eastAsia="Times New Roman"/>
          <w:lang w:eastAsia="es-ES"/>
        </w:rPr>
        <w:t>código correspondiente a su modelo,</w:t>
      </w:r>
      <w:r w:rsidR="00A223BF">
        <w:rPr>
          <w:rFonts w:eastAsia="Times New Roman"/>
          <w:lang w:eastAsia="es-ES"/>
        </w:rPr>
        <w:t xml:space="preserve"> e incluso un reporte basado en su modelo de base de datos</w:t>
      </w:r>
      <w:r w:rsidR="00120387">
        <w:rPr>
          <w:rFonts w:eastAsia="Times New Roman"/>
          <w:lang w:eastAsia="es-ES"/>
        </w:rPr>
        <w:t>;</w:t>
      </w:r>
      <w:r>
        <w:rPr>
          <w:rFonts w:eastAsia="Times New Roman"/>
          <w:lang w:eastAsia="es-ES"/>
        </w:rPr>
        <w:t xml:space="preserve"> </w:t>
      </w:r>
      <w:r w:rsidR="00120387">
        <w:rPr>
          <w:rFonts w:eastAsia="Times New Roman"/>
          <w:lang w:eastAsia="es-ES"/>
        </w:rPr>
        <w:t>todo esto</w:t>
      </w:r>
      <w:r>
        <w:rPr>
          <w:rFonts w:eastAsia="Times New Roman"/>
          <w:lang w:eastAsia="es-ES"/>
        </w:rPr>
        <w:t xml:space="preserve"> resulta de mucha </w:t>
      </w:r>
      <w:r w:rsidR="009303C9">
        <w:rPr>
          <w:rFonts w:eastAsia="Times New Roman"/>
          <w:lang w:eastAsia="es-ES"/>
        </w:rPr>
        <w:t>ayuda</w:t>
      </w:r>
      <w:r>
        <w:rPr>
          <w:rFonts w:eastAsia="Times New Roman"/>
          <w:lang w:eastAsia="es-ES"/>
        </w:rPr>
        <w:t xml:space="preserve"> a la hora de trabajar o construir su modelo de base de datos</w:t>
      </w:r>
      <w:r w:rsidR="00120387">
        <w:rPr>
          <w:rFonts w:eastAsia="Times New Roman"/>
          <w:lang w:eastAsia="es-ES"/>
        </w:rPr>
        <w:t xml:space="preserve"> en poco tiempo.</w:t>
      </w:r>
    </w:p>
    <w:p w14:paraId="5B5D8D43" w14:textId="58A627B1" w:rsidR="00C623A8" w:rsidRDefault="00C623A8" w:rsidP="00B9734C">
      <w:pPr>
        <w:spacing w:line="276" w:lineRule="auto"/>
        <w:jc w:val="both"/>
      </w:pPr>
      <w:r>
        <w:rPr>
          <w:rFonts w:eastAsia="Times New Roman"/>
          <w:lang w:eastAsia="es-ES"/>
        </w:rPr>
        <w:t xml:space="preserve">Se usó la versión libre de Moon </w:t>
      </w:r>
      <w:proofErr w:type="spellStart"/>
      <w:r>
        <w:rPr>
          <w:rFonts w:eastAsia="Times New Roman"/>
          <w:lang w:eastAsia="es-ES"/>
        </w:rPr>
        <w:t>Modeler</w:t>
      </w:r>
      <w:proofErr w:type="spellEnd"/>
      <w:r>
        <w:rPr>
          <w:rFonts w:eastAsia="Times New Roman"/>
          <w:lang w:eastAsia="es-ES"/>
        </w:rPr>
        <w:t xml:space="preserve"> para realizar el diagrama de base de datos del sistema.</w:t>
      </w:r>
    </w:p>
    <w:p w14:paraId="071CD1BD" w14:textId="77777777" w:rsidR="00036C31" w:rsidRDefault="00036C31" w:rsidP="00B9734C">
      <w:pPr>
        <w:spacing w:line="276" w:lineRule="auto"/>
        <w:jc w:val="both"/>
      </w:pPr>
    </w:p>
    <w:p w14:paraId="402BBDDC" w14:textId="77777777" w:rsidR="00036C31" w:rsidRDefault="00036C31">
      <w:pPr>
        <w:spacing w:after="0" w:line="240" w:lineRule="auto"/>
      </w:pPr>
      <w:r>
        <w:br w:type="page"/>
      </w:r>
    </w:p>
    <w:p w14:paraId="64EB0612" w14:textId="72BD05AB" w:rsidR="00FA3ADD" w:rsidRPr="005935D5" w:rsidRDefault="00BD51B5" w:rsidP="005935D5">
      <w:pPr>
        <w:pStyle w:val="Ttulo2"/>
        <w:spacing w:line="360" w:lineRule="auto"/>
        <w:rPr>
          <w:rFonts w:ascii="Arial" w:hAnsi="Arial" w:cs="Arial"/>
          <w:b/>
          <w:color w:val="auto"/>
          <w:sz w:val="24"/>
          <w:szCs w:val="24"/>
        </w:rPr>
      </w:pPr>
      <w:bookmarkStart w:id="41" w:name="_Toc59178766"/>
      <w:bookmarkStart w:id="42" w:name="_Toc111128121"/>
      <w:bookmarkStart w:id="43" w:name="_Toc116232234"/>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182880A2"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w:t>
      </w:r>
      <w:r w:rsidR="00623360">
        <w:rPr>
          <w:b/>
          <w:bCs/>
          <w:lang w:val="es-MX"/>
        </w:rPr>
        <w:t>2</w:t>
      </w:r>
      <w:r w:rsidR="00684A44" w:rsidRPr="00FC090E">
        <w:rPr>
          <w:b/>
          <w:bCs/>
          <w:lang w:val="es-MX"/>
        </w:rPr>
        <w:t>]</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lastRenderedPageBreak/>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6232235"/>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6232236"/>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8" w:name="_Toc111128124"/>
      <w:bookmarkStart w:id="49" w:name="_Toc116232237"/>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6232238"/>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F44A43">
      <w:pPr>
        <w:spacing w:line="276" w:lineRule="auto"/>
        <w:jc w:val="both"/>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6232239"/>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7648CE">
      <w:pPr>
        <w:spacing w:line="276" w:lineRule="auto"/>
        <w:jc w:val="both"/>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6232240"/>
      <w:r w:rsidRPr="003C57C4">
        <w:rPr>
          <w:rFonts w:ascii="Arial" w:hAnsi="Arial" w:cs="Arial"/>
          <w:b/>
          <w:color w:val="auto"/>
          <w:sz w:val="24"/>
          <w:szCs w:val="24"/>
        </w:rPr>
        <w:t>2.3.1. Historias de usuarios</w:t>
      </w:r>
      <w:bookmarkEnd w:id="54"/>
      <w:bookmarkEnd w:id="55"/>
    </w:p>
    <w:p w14:paraId="3F723110" w14:textId="14AD157C" w:rsidR="003C57C4" w:rsidRDefault="003C57C4" w:rsidP="004F452B">
      <w:pPr>
        <w:spacing w:line="276" w:lineRule="auto"/>
        <w:jc w:val="both"/>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4896C896" w:rsidR="000C784E" w:rsidRDefault="000C784E" w:rsidP="00B9734C">
      <w:pPr>
        <w:pStyle w:val="Ttulo3"/>
        <w:spacing w:line="276" w:lineRule="auto"/>
        <w:jc w:val="both"/>
        <w:rPr>
          <w:rFonts w:ascii="Arial" w:hAnsi="Arial" w:cs="Arial"/>
          <w:b/>
          <w:color w:val="auto"/>
        </w:rPr>
      </w:pPr>
      <w:bookmarkStart w:id="56" w:name="_Toc111128128"/>
      <w:bookmarkStart w:id="57" w:name="_Toc116232241"/>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557580">
      <w:pPr>
        <w:spacing w:line="276" w:lineRule="auto"/>
        <w:jc w:val="both"/>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557580">
      <w:pPr>
        <w:spacing w:line="276" w:lineRule="auto"/>
        <w:jc w:val="both"/>
      </w:pPr>
      <w:r>
        <w:t xml:space="preserve">Entrada: </w:t>
      </w:r>
      <w:r w:rsidR="00771974">
        <w:t>U</w:t>
      </w:r>
      <w:r>
        <w:t xml:space="preserve">suario y contraseña. </w:t>
      </w:r>
    </w:p>
    <w:p w14:paraId="3F6DFA1A" w14:textId="75FF7B84" w:rsidR="00DE703F" w:rsidRDefault="00093218" w:rsidP="00557580">
      <w:pPr>
        <w:spacing w:line="276" w:lineRule="auto"/>
        <w:jc w:val="both"/>
      </w:pPr>
      <w:r>
        <w:t xml:space="preserve">Salida: </w:t>
      </w:r>
      <w:r w:rsidR="00771974">
        <w:t>E</w:t>
      </w:r>
      <w:r>
        <w:t>l usuario accede al sistema</w:t>
      </w:r>
      <w:r w:rsidR="0054197F">
        <w:t>.</w:t>
      </w:r>
    </w:p>
    <w:p w14:paraId="39B6F61F" w14:textId="77777777" w:rsidR="00E4384D" w:rsidRDefault="00E4384D" w:rsidP="00557580">
      <w:pPr>
        <w:spacing w:after="0" w:line="240" w:lineRule="auto"/>
        <w:jc w:val="both"/>
        <w:rPr>
          <w:b/>
          <w:bCs/>
        </w:rPr>
      </w:pPr>
      <w:r>
        <w:rPr>
          <w:b/>
          <w:bCs/>
        </w:rPr>
        <w:br w:type="page"/>
      </w:r>
    </w:p>
    <w:p w14:paraId="010D5448" w14:textId="58AB2BAA" w:rsidR="00DF1B8B" w:rsidRDefault="001800AD" w:rsidP="00557580">
      <w:pPr>
        <w:spacing w:line="276" w:lineRule="auto"/>
        <w:jc w:val="both"/>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557580">
      <w:pPr>
        <w:spacing w:line="276" w:lineRule="auto"/>
        <w:jc w:val="both"/>
      </w:pPr>
      <w:r>
        <w:t>Entrada: Datos.</w:t>
      </w:r>
    </w:p>
    <w:p w14:paraId="08069EF8" w14:textId="31DFA262" w:rsidR="00DF1B8B" w:rsidRDefault="00DF1B8B" w:rsidP="00557580">
      <w:pPr>
        <w:spacing w:line="276" w:lineRule="auto"/>
        <w:jc w:val="both"/>
      </w:pPr>
      <w:r>
        <w:t>Salida: Archivos de entrenamiento.</w:t>
      </w:r>
    </w:p>
    <w:p w14:paraId="1249F736" w14:textId="77777777" w:rsidR="00DF1B8B" w:rsidRDefault="002814E1" w:rsidP="00557580">
      <w:pPr>
        <w:spacing w:line="276" w:lineRule="auto"/>
        <w:jc w:val="both"/>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557580">
      <w:pPr>
        <w:spacing w:line="276" w:lineRule="auto"/>
        <w:jc w:val="both"/>
      </w:pPr>
      <w:r>
        <w:t xml:space="preserve">Entrada: </w:t>
      </w:r>
      <w:r w:rsidR="00771974">
        <w:t>I</w:t>
      </w:r>
      <w:r>
        <w:t>nformación pedida por el sistema.</w:t>
      </w:r>
    </w:p>
    <w:p w14:paraId="2BBB9CFF" w14:textId="629EC812" w:rsidR="000E4B8A" w:rsidRDefault="00DF1B8B" w:rsidP="00557580">
      <w:pPr>
        <w:spacing w:line="276" w:lineRule="auto"/>
        <w:jc w:val="both"/>
      </w:pPr>
      <w:r>
        <w:t xml:space="preserve">Salida: </w:t>
      </w:r>
      <w:r w:rsidR="00771974">
        <w:t>S</w:t>
      </w:r>
      <w:r>
        <w:t xml:space="preserve">e crea el asistente virtual. </w:t>
      </w:r>
    </w:p>
    <w:p w14:paraId="7CB030B8" w14:textId="32D56EFD" w:rsidR="00AD211E" w:rsidRPr="00AD211E" w:rsidRDefault="00AD211E" w:rsidP="00557580">
      <w:pPr>
        <w:spacing w:line="276" w:lineRule="auto"/>
        <w:jc w:val="both"/>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557580">
      <w:pPr>
        <w:spacing w:line="276" w:lineRule="auto"/>
        <w:jc w:val="both"/>
      </w:pPr>
      <w:r>
        <w:t xml:space="preserve">Entrada: </w:t>
      </w:r>
      <w:r w:rsidR="00771974">
        <w:t>I</w:t>
      </w:r>
      <w:r>
        <w:t>nformación pedida por el sistema.</w:t>
      </w:r>
    </w:p>
    <w:p w14:paraId="4F4D0C83" w14:textId="17F3F362" w:rsidR="001800AD" w:rsidRPr="001800AD" w:rsidRDefault="00E2729D" w:rsidP="00557580">
      <w:pPr>
        <w:spacing w:line="276" w:lineRule="auto"/>
        <w:jc w:val="both"/>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557580">
      <w:pPr>
        <w:pStyle w:val="Ttulo3"/>
        <w:spacing w:line="276" w:lineRule="auto"/>
        <w:jc w:val="both"/>
        <w:rPr>
          <w:rFonts w:ascii="Arial" w:hAnsi="Arial" w:cs="Arial"/>
          <w:b/>
          <w:color w:val="auto"/>
        </w:rPr>
      </w:pPr>
      <w:bookmarkStart w:id="59" w:name="_Toc111128129"/>
      <w:bookmarkStart w:id="60" w:name="_Toc116232242"/>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557580">
      <w:pPr>
        <w:spacing w:line="276" w:lineRule="auto"/>
        <w:jc w:val="both"/>
        <w:rPr>
          <w:b/>
          <w:bCs/>
        </w:rPr>
      </w:pPr>
      <w:r w:rsidRPr="0055135F">
        <w:rPr>
          <w:b/>
          <w:bCs/>
        </w:rPr>
        <w:t xml:space="preserve">Usabilidad </w:t>
      </w:r>
    </w:p>
    <w:p w14:paraId="4EDA5271" w14:textId="77777777" w:rsidR="000C784E" w:rsidRDefault="000C784E" w:rsidP="00557580">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557580">
      <w:pPr>
        <w:spacing w:line="276" w:lineRule="auto"/>
        <w:jc w:val="both"/>
        <w:rPr>
          <w:b/>
          <w:bCs/>
        </w:rPr>
      </w:pPr>
      <w:r w:rsidRPr="0055135F">
        <w:rPr>
          <w:b/>
          <w:bCs/>
        </w:rPr>
        <w:t xml:space="preserve">Confiabilidad </w:t>
      </w:r>
    </w:p>
    <w:p w14:paraId="288510E8" w14:textId="77777777" w:rsidR="000C784E" w:rsidRDefault="000C784E" w:rsidP="00557580">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557580">
      <w:pPr>
        <w:spacing w:line="276" w:lineRule="auto"/>
        <w:jc w:val="both"/>
        <w:rPr>
          <w:b/>
          <w:bCs/>
        </w:rPr>
      </w:pPr>
      <w:r w:rsidRPr="0055135F">
        <w:rPr>
          <w:b/>
          <w:bCs/>
        </w:rPr>
        <w:t xml:space="preserve">Seguridad </w:t>
      </w:r>
    </w:p>
    <w:p w14:paraId="04A38BEB" w14:textId="6C460330" w:rsidR="000C784E" w:rsidRDefault="000C784E" w:rsidP="00557580">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557580">
      <w:pPr>
        <w:spacing w:line="276" w:lineRule="auto"/>
        <w:jc w:val="both"/>
        <w:rPr>
          <w:b/>
          <w:bCs/>
        </w:rPr>
      </w:pPr>
      <w:r w:rsidRPr="0055135F">
        <w:rPr>
          <w:b/>
          <w:bCs/>
        </w:rPr>
        <w:t xml:space="preserve">Requisitos de Software </w:t>
      </w:r>
    </w:p>
    <w:p w14:paraId="31160776" w14:textId="77777777" w:rsidR="000C784E" w:rsidRDefault="000C784E" w:rsidP="00557580">
      <w:pPr>
        <w:pStyle w:val="Prrafodelista"/>
        <w:numPr>
          <w:ilvl w:val="0"/>
          <w:numId w:val="15"/>
        </w:numPr>
        <w:jc w:val="both"/>
      </w:pPr>
      <w:r w:rsidRPr="002C1049">
        <w:t>Microsoft Window</w:t>
      </w:r>
      <w:r>
        <w:t>s 10 u 11</w:t>
      </w:r>
    </w:p>
    <w:p w14:paraId="69958B8B" w14:textId="25E031E4" w:rsidR="00B71513" w:rsidRDefault="000C784E" w:rsidP="00557580">
      <w:pPr>
        <w:pStyle w:val="Prrafodelista"/>
        <w:numPr>
          <w:ilvl w:val="0"/>
          <w:numId w:val="15"/>
        </w:numPr>
        <w:jc w:val="both"/>
      </w:pPr>
      <w:r>
        <w:t>Python 3.</w:t>
      </w:r>
      <w:r w:rsidR="00581AF6">
        <w:t>8</w:t>
      </w:r>
    </w:p>
    <w:p w14:paraId="179E3EDD" w14:textId="58EF191D" w:rsidR="00EC699C" w:rsidRDefault="00EC699C" w:rsidP="00557580">
      <w:pPr>
        <w:pStyle w:val="Prrafodelista"/>
        <w:numPr>
          <w:ilvl w:val="0"/>
          <w:numId w:val="15"/>
        </w:numPr>
        <w:jc w:val="both"/>
      </w:pPr>
      <w:r>
        <w:t>MongoDB</w:t>
      </w:r>
    </w:p>
    <w:p w14:paraId="00176445" w14:textId="77777777" w:rsidR="000C784E" w:rsidRPr="002C1049" w:rsidRDefault="000C784E" w:rsidP="00557580">
      <w:pPr>
        <w:pStyle w:val="Prrafodelista"/>
        <w:numPr>
          <w:ilvl w:val="0"/>
          <w:numId w:val="15"/>
        </w:numPr>
        <w:jc w:val="both"/>
      </w:pPr>
      <w:r>
        <w:t>Paquetes de dependencias de la herramienta informática instalables a través de Python.</w:t>
      </w:r>
    </w:p>
    <w:p w14:paraId="6C2E80DC" w14:textId="77777777" w:rsidR="00B025A3" w:rsidRDefault="00B025A3" w:rsidP="00557580">
      <w:pPr>
        <w:spacing w:line="276" w:lineRule="auto"/>
        <w:jc w:val="both"/>
        <w:rPr>
          <w:b/>
          <w:bCs/>
        </w:rPr>
      </w:pPr>
    </w:p>
    <w:p w14:paraId="0EEE1F89" w14:textId="77777777" w:rsidR="00B025A3" w:rsidRDefault="00B025A3" w:rsidP="00557580">
      <w:pPr>
        <w:spacing w:after="0" w:line="240" w:lineRule="auto"/>
        <w:jc w:val="both"/>
        <w:rPr>
          <w:b/>
          <w:bCs/>
        </w:rPr>
      </w:pPr>
      <w:r>
        <w:rPr>
          <w:b/>
          <w:bCs/>
        </w:rPr>
        <w:br w:type="page"/>
      </w:r>
    </w:p>
    <w:p w14:paraId="1C6E6E0E" w14:textId="4F125FB2" w:rsidR="000C784E" w:rsidRPr="0055135F" w:rsidRDefault="000C784E" w:rsidP="00557580">
      <w:pPr>
        <w:spacing w:line="276" w:lineRule="auto"/>
        <w:jc w:val="both"/>
        <w:rPr>
          <w:b/>
          <w:bCs/>
        </w:rPr>
      </w:pPr>
      <w:r w:rsidRPr="0055135F">
        <w:rPr>
          <w:b/>
          <w:bCs/>
        </w:rPr>
        <w:lastRenderedPageBreak/>
        <w:t xml:space="preserve">Requisitos de Hardware </w:t>
      </w:r>
    </w:p>
    <w:p w14:paraId="5380D166" w14:textId="77777777" w:rsidR="000C784E" w:rsidRDefault="000C784E" w:rsidP="00557580">
      <w:pPr>
        <w:spacing w:after="0" w:line="276" w:lineRule="auto"/>
        <w:jc w:val="both"/>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557580">
      <w:pPr>
        <w:pStyle w:val="Prrafodelista"/>
        <w:numPr>
          <w:ilvl w:val="0"/>
          <w:numId w:val="14"/>
        </w:numPr>
        <w:spacing w:after="0"/>
        <w:jc w:val="both"/>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557580">
      <w:pPr>
        <w:pStyle w:val="Prrafodelista"/>
        <w:numPr>
          <w:ilvl w:val="0"/>
          <w:numId w:val="14"/>
        </w:numPr>
        <w:spacing w:after="0"/>
        <w:jc w:val="both"/>
        <w:rPr>
          <w:rFonts w:ascii="Arial Black" w:hAnsi="Arial Black"/>
          <w:sz w:val="36"/>
          <w:szCs w:val="36"/>
        </w:rPr>
      </w:pPr>
      <w:r w:rsidRPr="00F46650">
        <w:t>4</w:t>
      </w:r>
      <w:r>
        <w:t>.0 GB de memoria RAM</w:t>
      </w:r>
    </w:p>
    <w:p w14:paraId="3B82AEC0" w14:textId="45BFFF2A" w:rsidR="000C784E" w:rsidRPr="00F46650" w:rsidRDefault="00B71513" w:rsidP="00557580">
      <w:pPr>
        <w:pStyle w:val="Prrafodelista"/>
        <w:numPr>
          <w:ilvl w:val="0"/>
          <w:numId w:val="14"/>
        </w:numPr>
        <w:spacing w:after="0"/>
        <w:jc w:val="both"/>
        <w:rPr>
          <w:rFonts w:ascii="Arial Black" w:hAnsi="Arial Black"/>
          <w:sz w:val="36"/>
          <w:szCs w:val="36"/>
        </w:rPr>
      </w:pPr>
      <w:r>
        <w:t>Buena conexión a Internet</w:t>
      </w:r>
      <w:r w:rsidR="000C784E">
        <w:t xml:space="preserve"> </w:t>
      </w:r>
    </w:p>
    <w:p w14:paraId="4F1DF729" w14:textId="74AF5FB5" w:rsidR="000C784E" w:rsidRDefault="000C784E" w:rsidP="00557580">
      <w:pPr>
        <w:spacing w:after="0" w:line="276" w:lineRule="auto"/>
        <w:jc w:val="both"/>
        <w:rPr>
          <w:lang w:val="es-US"/>
        </w:rPr>
      </w:pPr>
    </w:p>
    <w:p w14:paraId="1ACCA959" w14:textId="77777777" w:rsidR="00137F5C" w:rsidRPr="0010356D" w:rsidRDefault="003C57C4" w:rsidP="00557580">
      <w:pPr>
        <w:spacing w:line="276" w:lineRule="auto"/>
        <w:jc w:val="both"/>
        <w:rPr>
          <w:b/>
          <w:bCs/>
        </w:rPr>
      </w:pPr>
      <w:r w:rsidRPr="0010356D">
        <w:rPr>
          <w:b/>
          <w:bCs/>
        </w:rPr>
        <w:t xml:space="preserve">A continuación, se hace una lista de las historias de usuario de la aplicación: </w:t>
      </w:r>
    </w:p>
    <w:p w14:paraId="043CA04B" w14:textId="3D9171A2" w:rsidR="00137F5C" w:rsidRDefault="00137F5C" w:rsidP="00557580">
      <w:pPr>
        <w:pStyle w:val="Prrafodelista"/>
        <w:numPr>
          <w:ilvl w:val="0"/>
          <w:numId w:val="12"/>
        </w:numPr>
        <w:jc w:val="both"/>
      </w:pPr>
      <w:r>
        <w:t>Autenticación del Sistema.</w:t>
      </w:r>
    </w:p>
    <w:p w14:paraId="108D2CB5" w14:textId="73430DDE" w:rsidR="008C0E20" w:rsidRDefault="008C0E20" w:rsidP="00557580">
      <w:pPr>
        <w:pStyle w:val="Prrafodelista"/>
        <w:numPr>
          <w:ilvl w:val="0"/>
          <w:numId w:val="12"/>
        </w:numPr>
        <w:jc w:val="both"/>
      </w:pPr>
      <w:r>
        <w:t>Crear Asistente Virtual</w:t>
      </w:r>
    </w:p>
    <w:p w14:paraId="7800462F" w14:textId="6C874C4F" w:rsidR="00137F5C" w:rsidRDefault="008C0E20" w:rsidP="00557580">
      <w:pPr>
        <w:pStyle w:val="Prrafodelista"/>
        <w:numPr>
          <w:ilvl w:val="0"/>
          <w:numId w:val="12"/>
        </w:numPr>
        <w:jc w:val="both"/>
      </w:pPr>
      <w:r>
        <w:t>Gestión de Conocimiento</w:t>
      </w:r>
      <w:r w:rsidR="00137F5C">
        <w:t>.</w:t>
      </w:r>
    </w:p>
    <w:p w14:paraId="1D875A67" w14:textId="690006FA" w:rsidR="007414A3" w:rsidRDefault="007414A3" w:rsidP="00557580">
      <w:pPr>
        <w:pStyle w:val="Prrafodelista"/>
        <w:numPr>
          <w:ilvl w:val="0"/>
          <w:numId w:val="12"/>
        </w:numPr>
        <w:jc w:val="both"/>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1" w:name="_Toc116232243"/>
      <w:r>
        <w:rPr>
          <w:rFonts w:ascii="Arial" w:hAnsi="Arial" w:cs="Arial"/>
          <w:b/>
          <w:color w:val="auto"/>
        </w:rPr>
        <w:lastRenderedPageBreak/>
        <w:t>2.3.4. Arquitectura del Sistema</w:t>
      </w:r>
      <w:bookmarkEnd w:id="61"/>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086E12">
      <w:pPr>
        <w:pStyle w:val="Ttulo3"/>
        <w:spacing w:line="360" w:lineRule="auto"/>
        <w:jc w:val="both"/>
        <w:rPr>
          <w:rFonts w:ascii="Arial" w:hAnsi="Arial" w:cs="Arial"/>
          <w:b/>
          <w:color w:val="auto"/>
        </w:rPr>
      </w:pPr>
      <w:bookmarkStart w:id="62" w:name="_Toc111128130"/>
      <w:bookmarkStart w:id="63" w:name="_Toc116232244"/>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2"/>
      <w:bookmarkEnd w:id="63"/>
    </w:p>
    <w:p w14:paraId="35B8E4EF" w14:textId="781F9E42" w:rsidR="007D3308" w:rsidRDefault="008B4F2C" w:rsidP="00B9734C">
      <w:pPr>
        <w:spacing w:line="276" w:lineRule="auto"/>
        <w:jc w:val="both"/>
        <w:rPr>
          <w:color w:val="000000"/>
        </w:rPr>
      </w:pPr>
      <w:r>
        <w:rPr>
          <w:color w:val="000000"/>
        </w:rPr>
        <w:t>El sistema cuenta con una base de datos no relacional (</w:t>
      </w:r>
      <w:r w:rsidR="00407E75">
        <w:rPr>
          <w:color w:val="000000"/>
        </w:rPr>
        <w:t>N</w:t>
      </w:r>
      <w:r>
        <w:rPr>
          <w:color w:val="000000"/>
        </w:rPr>
        <w:t>oSQL)</w:t>
      </w:r>
      <w:r w:rsidR="00475D3E">
        <w:rPr>
          <w:color w:val="000000"/>
        </w:rPr>
        <w:t xml:space="preserve"> al usar MongoDB</w:t>
      </w:r>
      <w:r>
        <w:rPr>
          <w:color w:val="000000"/>
        </w:rPr>
        <w:t xml:space="preserve"> que está </w:t>
      </w:r>
      <w:r w:rsidR="009D256A">
        <w:rPr>
          <w:color w:val="000000"/>
        </w:rPr>
        <w:t>orientad</w:t>
      </w:r>
      <w:r w:rsidR="00B84E20">
        <w:rPr>
          <w:color w:val="000000"/>
        </w:rPr>
        <w:t>o</w:t>
      </w:r>
      <w:r w:rsidR="009D256A">
        <w:rPr>
          <w:color w:val="000000"/>
        </w:rPr>
        <w:t xml:space="preserve">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 xml:space="preserve">stán diseñadas para almacenar, </w:t>
      </w:r>
      <w:r w:rsidR="00407E75" w:rsidRPr="00AD429F">
        <w:rPr>
          <w:shd w:val="clear" w:color="auto" w:fill="FFFFFF"/>
        </w:rPr>
        <w:t>recuperar</w:t>
      </w:r>
      <w:r w:rsidR="00407E75">
        <w:rPr>
          <w:shd w:val="clear" w:color="auto" w:fill="FFFFFF"/>
        </w:rPr>
        <w:t xml:space="preserve">, </w:t>
      </w:r>
      <w:r w:rsidR="00407E75" w:rsidRPr="00AD429F">
        <w:rPr>
          <w:shd w:val="clear" w:color="auto" w:fill="FFFFFF"/>
        </w:rPr>
        <w:t>administrar</w:t>
      </w:r>
      <w:r w:rsidR="00587499" w:rsidRPr="00AD429F">
        <w:rPr>
          <w:shd w:val="clear" w:color="auto" w:fill="FFFFFF"/>
        </w:rPr>
        <w:t xml:space="preserve"> datos</w:t>
      </w:r>
      <w:r w:rsidR="00601211">
        <w:rPr>
          <w:shd w:val="clear" w:color="auto" w:fill="FFFFFF"/>
        </w:rPr>
        <w:t xml:space="preserve"> </w:t>
      </w:r>
      <w:r w:rsidR="00A639E9">
        <w:rPr>
          <w:shd w:val="clear" w:color="auto" w:fill="FFFFFF"/>
        </w:rPr>
        <w:t>y</w:t>
      </w:r>
      <w:r w:rsidR="00AD429F" w:rsidRPr="00AD429F">
        <w:rPr>
          <w:shd w:val="clear" w:color="auto" w:fill="FFFFFF"/>
        </w:rPr>
        <w:t xml:space="preserve"> </w:t>
      </w:r>
      <w:r w:rsidR="00AD429F" w:rsidRPr="00AD429F">
        <w:rPr>
          <w:color w:val="222222"/>
          <w:shd w:val="clear" w:color="auto" w:fill="FFFFFF"/>
        </w:rPr>
        <w:t>manejar conjuntos de datos de longitud no fija</w:t>
      </w:r>
      <w:r w:rsidR="00587499">
        <w:rPr>
          <w:color w:val="000000"/>
        </w:rPr>
        <w:t>)</w:t>
      </w:r>
      <w:r w:rsidR="00407E75">
        <w:rPr>
          <w:color w:val="000000"/>
        </w:rPr>
        <w:t>. Los sistemas NoSQL no requieren de un esquema relacional</w:t>
      </w:r>
      <w:r w:rsidR="00ED15A6">
        <w:rPr>
          <w:color w:val="000000"/>
        </w:rPr>
        <w:t>,</w:t>
      </w:r>
      <w:r w:rsidR="009C0B32">
        <w:rPr>
          <w:color w:val="000000"/>
        </w:rPr>
        <w:t xml:space="preserve"> ni de tablas y columnas</w:t>
      </w:r>
      <w:r w:rsidR="00407E75">
        <w:rPr>
          <w:color w:val="000000"/>
        </w:rPr>
        <w:t xml:space="preserve"> ya que l</w:t>
      </w:r>
      <w:r w:rsidR="00ED15A6">
        <w:rPr>
          <w:color w:val="000000"/>
        </w:rPr>
        <w:t>as colecciones</w:t>
      </w:r>
      <w:r w:rsidR="00C928FC">
        <w:rPr>
          <w:color w:val="000000"/>
        </w:rPr>
        <w:t xml:space="preserve"> </w:t>
      </w:r>
      <w:r w:rsidR="00C928FC">
        <w:rPr>
          <w:color w:val="000000"/>
        </w:rPr>
        <w:t xml:space="preserve">(las colecciones son como las tablas en es los sistemas SQL y constituyen </w:t>
      </w:r>
      <w:r w:rsidR="00EF1F6F">
        <w:rPr>
          <w:color w:val="000000"/>
        </w:rPr>
        <w:t>un conjunto</w:t>
      </w:r>
      <w:r w:rsidR="00C928FC">
        <w:rPr>
          <w:color w:val="000000"/>
        </w:rPr>
        <w:t xml:space="preserve"> de documentos)</w:t>
      </w:r>
      <w:r w:rsidR="00ED15A6">
        <w:rPr>
          <w:color w:val="000000"/>
        </w:rPr>
        <w:t xml:space="preserve"> y</w:t>
      </w:r>
      <w:r w:rsidR="00407E75">
        <w:rPr>
          <w:color w:val="000000"/>
        </w:rPr>
        <w:t xml:space="preserve"> documentos</w:t>
      </w:r>
      <w:r w:rsidR="00C928FC">
        <w:rPr>
          <w:color w:val="000000"/>
        </w:rPr>
        <w:t xml:space="preserve"> </w:t>
      </w:r>
      <w:r w:rsidR="00C928FC">
        <w:rPr>
          <w:color w:val="000000"/>
        </w:rPr>
        <w:t>(los documentos sustituyen a las filas y columnas de los sistemas SQL)</w:t>
      </w:r>
      <w:r w:rsidR="00407E75">
        <w:rPr>
          <w:color w:val="000000"/>
        </w:rPr>
        <w:t xml:space="preserve"> en sí </w:t>
      </w:r>
      <w:r w:rsidR="00ED15A6">
        <w:rPr>
          <w:color w:val="000000"/>
        </w:rPr>
        <w:t>hacen el equivalente a ellas</w:t>
      </w:r>
      <w:r w:rsidR="001E0F19">
        <w:rPr>
          <w:color w:val="000000"/>
        </w:rPr>
        <w:t xml:space="preserve"> y</w:t>
      </w:r>
      <w:r w:rsidR="00113DD4">
        <w:rPr>
          <w:color w:val="000000"/>
        </w:rPr>
        <w:t xml:space="preserve"> los documentos</w:t>
      </w:r>
      <w:r w:rsidR="001E0F19">
        <w:rPr>
          <w:color w:val="000000"/>
        </w:rPr>
        <w:t xml:space="preserve"> no tienen esquema o estructura predefinidas</w:t>
      </w:r>
      <w:r w:rsidR="00A54956">
        <w:rPr>
          <w:color w:val="000000"/>
        </w:rPr>
        <w:t xml:space="preserve"> por lo que se le pueden añadir campos a voluntad</w:t>
      </w:r>
      <w:r w:rsidR="003C2DBC">
        <w:rPr>
          <w:color w:val="000000"/>
        </w:rPr>
        <w:t xml:space="preserve"> </w:t>
      </w:r>
      <w:r w:rsidR="006D0374">
        <w:rPr>
          <w:color w:val="000000"/>
        </w:rPr>
        <w:t xml:space="preserve">(Se puede hacer una </w:t>
      </w:r>
      <w:r w:rsidR="00CD5D84">
        <w:rPr>
          <w:color w:val="000000"/>
        </w:rPr>
        <w:t>representación</w:t>
      </w:r>
      <w:r w:rsidR="006D0374">
        <w:rPr>
          <w:color w:val="000000"/>
        </w:rPr>
        <w:t xml:space="preserve"> </w:t>
      </w:r>
      <w:r w:rsidR="00CD5D84">
        <w:rPr>
          <w:color w:val="000000"/>
        </w:rPr>
        <w:t>de la conexión entre colecciones</w:t>
      </w:r>
      <w:r w:rsidR="00D40866">
        <w:rPr>
          <w:color w:val="000000"/>
        </w:rPr>
        <w:t xml:space="preserve"> </w:t>
      </w:r>
      <w:r w:rsidR="00C649BB">
        <w:rPr>
          <w:color w:val="000000"/>
        </w:rPr>
        <w:t>en caso de haberla</w:t>
      </w:r>
      <w:r w:rsidR="00BD12A3">
        <w:rPr>
          <w:color w:val="000000"/>
        </w:rPr>
        <w:t xml:space="preserve"> </w:t>
      </w:r>
      <w:r w:rsidR="00232DE4">
        <w:rPr>
          <w:color w:val="000000"/>
        </w:rPr>
        <w:t>para mejor entendimiento</w:t>
      </w:r>
      <w:r w:rsidR="00CD5D84">
        <w:rPr>
          <w:color w:val="000000"/>
        </w:rPr>
        <w:t xml:space="preserve"> </w:t>
      </w:r>
      <w:r w:rsidR="000B7787">
        <w:rPr>
          <w:b/>
          <w:bCs/>
          <w:color w:val="000000"/>
        </w:rPr>
        <w:t>Figura 2.3</w:t>
      </w:r>
      <w:r w:rsidR="006D0374">
        <w:rPr>
          <w:color w:val="000000"/>
        </w:rPr>
        <w:t>)</w:t>
      </w:r>
      <w:r w:rsidR="00407E75">
        <w:rPr>
          <w:color w:val="000000"/>
        </w:rPr>
        <w:t>.</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w:t>
      </w:r>
      <w:r w:rsidR="004A3751">
        <w:rPr>
          <w:color w:val="000000"/>
        </w:rPr>
        <w:t>colecciones que</w:t>
      </w:r>
      <w:r w:rsidR="000A6A34">
        <w:rPr>
          <w:color w:val="000000"/>
        </w:rPr>
        <w:t xml:space="preserve"> contienen</w:t>
      </w:r>
      <w:r w:rsidR="00C928FC">
        <w:rPr>
          <w:color w:val="000000"/>
        </w:rPr>
        <w:t xml:space="preserve"> documentos que poseen</w:t>
      </w:r>
      <w:r w:rsidR="007D3308">
        <w:rPr>
          <w:color w:val="000000"/>
        </w:rPr>
        <w:t xml:space="preserve"> </w:t>
      </w:r>
      <w:r w:rsidR="000C7974">
        <w:rPr>
          <w:color w:val="000000"/>
        </w:rPr>
        <w:t>las claves y los valores de dichas clav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AF34FF">
        <w:rPr>
          <w:color w:val="000000"/>
        </w:rPr>
        <w:t xml:space="preserve"> JSON (J</w:t>
      </w:r>
      <w:r w:rsidR="007A5866">
        <w:rPr>
          <w:color w:val="000000"/>
        </w:rPr>
        <w:t xml:space="preserve">avaScript </w:t>
      </w:r>
      <w:proofErr w:type="spellStart"/>
      <w:r w:rsidR="007A5866">
        <w:rPr>
          <w:color w:val="000000"/>
        </w:rPr>
        <w:t>Object</w:t>
      </w:r>
      <w:proofErr w:type="spellEnd"/>
      <w:r w:rsidR="007A5866">
        <w:rPr>
          <w:color w:val="000000"/>
        </w:rPr>
        <w:t xml:space="preserve"> </w:t>
      </w:r>
      <w:proofErr w:type="spellStart"/>
      <w:r w:rsidR="007A5866">
        <w:rPr>
          <w:color w:val="000000"/>
        </w:rPr>
        <w:t>Notation</w:t>
      </w:r>
      <w:proofErr w:type="spellEnd"/>
      <w:r w:rsidR="007A5866">
        <w:rPr>
          <w:color w:val="000000"/>
        </w:rPr>
        <w:t>,</w:t>
      </w:r>
      <w:r w:rsidR="00AF34FF">
        <w:rPr>
          <w:color w:val="000000"/>
        </w:rPr>
        <w:t xml:space="preserve"> es un formato de </w:t>
      </w:r>
      <w:r w:rsidR="007A5866">
        <w:rPr>
          <w:color w:val="000000"/>
        </w:rPr>
        <w:t>texto plano para expresar datos estructurados</w:t>
      </w:r>
      <w:r w:rsidR="00AF34FF">
        <w:rPr>
          <w:color w:val="000000"/>
        </w:rPr>
        <w:t>)</w:t>
      </w:r>
      <w:r w:rsidR="007D3308" w:rsidRPr="0063334B">
        <w:rPr>
          <w:b/>
          <w:bCs/>
          <w:color w:val="000000"/>
        </w:rPr>
        <w:t>)</w:t>
      </w:r>
      <w:r w:rsidR="007D3308">
        <w:rPr>
          <w:color w:val="000000"/>
        </w:rPr>
        <w:t>.</w:t>
      </w:r>
    </w:p>
    <w:p w14:paraId="5132D4D1" w14:textId="10BCE3B9" w:rsidR="001B1C7C" w:rsidRPr="00A57650" w:rsidRDefault="006016BE" w:rsidP="00AE6A5D">
      <w:pPr>
        <w:spacing w:line="276" w:lineRule="auto"/>
        <w:ind w:left="-1276" w:firstLine="1134"/>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57650">
        <w:rPr>
          <w:noProof/>
        </w:rPr>
        <w:drawing>
          <wp:inline distT="0" distB="0" distL="0" distR="0" wp14:anchorId="2778E86A" wp14:editId="17505ED2">
            <wp:extent cx="6838950" cy="4238625"/>
            <wp:effectExtent l="76200" t="76200" r="133350" b="1428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838950" cy="42386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54D87AE1" w:rsidR="0029280C"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w:t>
      </w:r>
      <w:r w:rsidR="009D4CF5">
        <w:rPr>
          <w:b/>
          <w:color w:val="000000"/>
        </w:rPr>
        <w:t>Representación</w:t>
      </w:r>
      <w:r>
        <w:rPr>
          <w:b/>
          <w:color w:val="000000"/>
        </w:rPr>
        <w:t xml:space="preserve"> de Base de Datos</w:t>
      </w:r>
    </w:p>
    <w:p w14:paraId="54AB2F22" w14:textId="28E17D21" w:rsidR="007D3308" w:rsidRPr="00DB67DE" w:rsidRDefault="0029280C" w:rsidP="00251080">
      <w:pPr>
        <w:spacing w:after="0" w:line="240" w:lineRule="auto"/>
        <w:rPr>
          <w:b/>
        </w:rPr>
      </w:pPr>
      <w:r>
        <w:rPr>
          <w:b/>
          <w:color w:val="000000"/>
        </w:rPr>
        <w:br w:type="page"/>
      </w:r>
      <w:r w:rsidR="007D3308"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7041BDF7"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1A01EED4" w14:textId="7E6A2613" w:rsidR="00EF6F4F" w:rsidRPr="00CA7258" w:rsidRDefault="00EF6F4F" w:rsidP="00434C05">
      <w:pPr>
        <w:pStyle w:val="Prrafodelista"/>
        <w:numPr>
          <w:ilvl w:val="0"/>
          <w:numId w:val="18"/>
        </w:numPr>
        <w:spacing w:after="0" w:line="240" w:lineRule="auto"/>
        <w:jc w:val="both"/>
        <w:rPr>
          <w:b/>
        </w:rPr>
      </w:pPr>
      <w:r>
        <w:rPr>
          <w:b/>
          <w:color w:val="000000"/>
        </w:rPr>
        <w:t>Acciones:</w:t>
      </w:r>
      <w:r>
        <w:rPr>
          <w:b/>
        </w:rPr>
        <w:t xml:space="preserve"> </w:t>
      </w:r>
      <w:r>
        <w:rPr>
          <w:bCs/>
        </w:rPr>
        <w:t>Es donde quedan registradas</w:t>
      </w:r>
      <w:r w:rsidR="00300DA9">
        <w:rPr>
          <w:bCs/>
        </w:rPr>
        <w:t xml:space="preserve"> en sus documentos</w:t>
      </w:r>
      <w:r>
        <w:rPr>
          <w:bCs/>
        </w:rPr>
        <w:t xml:space="preserve"> las acciones del usuario al interactuar con sistema (registro de usuario, inicios de sesión, operaciones respecto a las funcionalidades de la herramienta)</w:t>
      </w:r>
      <w:r w:rsidR="00A551F1">
        <w:rPr>
          <w:bCs/>
        </w:rPr>
        <w:t>.</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0E95748C" w14:textId="50886A10"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sidR="006C264D">
        <w:rPr>
          <w:b/>
          <w:lang w:val="es-ES"/>
        </w:rPr>
        <w:t>. Mientras</w:t>
      </w:r>
      <w:r w:rsidR="001B0D9A">
        <w:rPr>
          <w:b/>
          <w:lang w:val="es-ES"/>
        </w:rPr>
        <w:t xml:space="preserve"> no haya un documento definido la colecci</w:t>
      </w:r>
      <w:r w:rsidR="000E44FE">
        <w:rPr>
          <w:b/>
          <w:lang w:val="es-ES"/>
        </w:rPr>
        <w:t>ón</w:t>
      </w:r>
      <w:r w:rsidR="001B0D9A">
        <w:rPr>
          <w:b/>
          <w:lang w:val="es-ES"/>
        </w:rPr>
        <w:t xml:space="preserve"> no se creará</w:t>
      </w:r>
      <w:r w:rsidR="006B1E13">
        <w:rPr>
          <w:b/>
          <w:lang w:val="es-ES"/>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480C64">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711F51">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FD03D6">
      <w:pPr>
        <w:pStyle w:val="Ttulo2"/>
        <w:rPr>
          <w:rFonts w:ascii="Arial" w:hAnsi="Arial" w:cs="Arial"/>
          <w:b/>
          <w:bCs/>
          <w:color w:val="auto"/>
          <w:sz w:val="24"/>
          <w:szCs w:val="24"/>
        </w:rPr>
      </w:pPr>
      <w:bookmarkStart w:id="64" w:name="_Toc111128131"/>
      <w:bookmarkStart w:id="65" w:name="_Toc116232245"/>
      <w:r w:rsidRPr="00293295">
        <w:rPr>
          <w:rFonts w:ascii="Arial" w:hAnsi="Arial" w:cs="Arial"/>
          <w:b/>
          <w:bCs/>
          <w:color w:val="auto"/>
          <w:sz w:val="24"/>
          <w:szCs w:val="24"/>
        </w:rPr>
        <w:t>Conclusiones del capítulo</w:t>
      </w:r>
      <w:bookmarkEnd w:id="64"/>
      <w:bookmarkEnd w:id="65"/>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0FD33F40" w:rsidR="00A5472F" w:rsidRPr="006056CA" w:rsidRDefault="00540C38" w:rsidP="002F2BC3">
      <w:pPr>
        <w:spacing w:after="0" w:line="240" w:lineRule="auto"/>
        <w:rPr>
          <w:b/>
          <w:bCs/>
        </w:rPr>
      </w:pPr>
      <w:r>
        <w:br w:type="page"/>
      </w:r>
      <w:bookmarkStart w:id="66" w:name="_Toc111128132"/>
      <w:r w:rsidR="00C4344E" w:rsidRPr="006056CA">
        <w:rPr>
          <w:b/>
          <w:bCs/>
        </w:rPr>
        <w:lastRenderedPageBreak/>
        <w:t>Capítulo 3. Implementación y Prueba</w:t>
      </w:r>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6232246"/>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r w:rsidRPr="00961EAE">
        <w:rPr>
          <w:rFonts w:ascii="Courier New" w:hAnsi="Courier New" w:cs="Courier New"/>
          <w:i/>
          <w:iCs/>
        </w:rPr>
        <w:t>ramuel.yaml</w:t>
      </w:r>
      <w:proofErr w:type="spell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6232247"/>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r w:rsidRPr="008B6BE5">
        <w:rPr>
          <w:b/>
          <w:bCs/>
        </w:rPr>
        <w:t>domain.yaml</w:t>
      </w:r>
      <w:proofErr w:type="spell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r>
        <w:rPr>
          <w:b/>
          <w:bCs/>
        </w:rPr>
        <w:t>nlu</w:t>
      </w:r>
      <w:r w:rsidRPr="008B6BE5">
        <w:rPr>
          <w:b/>
          <w:bCs/>
        </w:rPr>
        <w:t>.yaml</w:t>
      </w:r>
      <w:proofErr w:type="spellEnd"/>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6232248"/>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6232249"/>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52201ECD"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w:t>
      </w:r>
      <w:r w:rsidR="00585908">
        <w:rPr>
          <w:b/>
          <w:bCs/>
        </w:rPr>
        <w:t>3</w:t>
      </w:r>
      <w:r w:rsidR="00950314" w:rsidRPr="00950314">
        <w:rPr>
          <w:b/>
          <w:bCs/>
        </w:rPr>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BA7F92"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7513D4">
        <w:t>3000</w:t>
      </w:r>
      <w:r w:rsidRPr="002F6480">
        <w:t xml:space="preserve"> en CUP dividido entre 160 horas. </w:t>
      </w:r>
    </w:p>
    <w:p w14:paraId="779BC147" w14:textId="0A54CDE0"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7513D4">
        <w:t>3000</w:t>
      </w:r>
      <w:r w:rsidRPr="002F6480">
        <w:t xml:space="preserve"> / 160 </w:t>
      </w:r>
    </w:p>
    <w:p w14:paraId="2D52B742" w14:textId="7D29931B"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7513D4">
        <w:t>18.7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08320E62"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FC058A">
        <w:t>4000</w:t>
      </w:r>
      <w:r w:rsidRPr="002F6480">
        <w:t xml:space="preserve"> en CUP y por tanto la THP = </w:t>
      </w:r>
      <w:r w:rsidR="00FC058A">
        <w:t>4000</w:t>
      </w:r>
      <w:r w:rsidRPr="002F6480">
        <w:t xml:space="preserve"> / 160 = </w:t>
      </w:r>
      <w:r w:rsidR="00FC058A">
        <w:t>25</w:t>
      </w:r>
    </w:p>
    <w:p w14:paraId="19896A31" w14:textId="2FC28903"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E6898">
        <w:t>17.250</w:t>
      </w:r>
    </w:p>
    <w:p w14:paraId="47BBA27B" w14:textId="720E4EA0"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EE0B28" w:rsidRPr="00EE0B28">
        <w:rPr>
          <w:b/>
          <w:bCs/>
        </w:rPr>
        <w:t>17.250</w:t>
      </w:r>
      <w:r w:rsidR="00EE0B28">
        <w:t xml:space="preserve">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41906ADA" w14:textId="71E09440" w:rsidR="006A7A44" w:rsidRDefault="006A7A44" w:rsidP="006A7A44">
      <w:pPr>
        <w:pStyle w:val="Ttulo2"/>
        <w:jc w:val="both"/>
        <w:rPr>
          <w:rFonts w:ascii="Arial" w:hAnsi="Arial" w:cs="Arial"/>
          <w:b/>
          <w:bCs/>
          <w:color w:val="auto"/>
          <w:sz w:val="24"/>
          <w:szCs w:val="24"/>
        </w:rPr>
      </w:pPr>
      <w:bookmarkStart w:id="84" w:name="_Toc116232250"/>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bookmarkEnd w:id="84"/>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6"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A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0"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1"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2"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3"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4"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5"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6"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7"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5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0"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2"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3"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4"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6"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7"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8" w:history="1">
        <w:r>
          <w:rPr>
            <w:rStyle w:val="Hipervnculo"/>
          </w:rPr>
          <w:t>NoSQL - Wikipedia, la enciclopedia libre</w:t>
        </w:r>
      </w:hyperlink>
      <w:r>
        <w:t xml:space="preserve">   </w:t>
      </w:r>
      <w:r w:rsidRPr="00883A1B">
        <w:t>11-2-2022</w:t>
      </w:r>
    </w:p>
    <w:p w14:paraId="0CC64A9C" w14:textId="66C340F1" w:rsidR="00CA46D4" w:rsidRDefault="001E4794" w:rsidP="00B9734C">
      <w:pPr>
        <w:spacing w:before="240" w:line="276" w:lineRule="auto"/>
        <w:jc w:val="both"/>
      </w:pPr>
      <w:r>
        <w:t xml:space="preserve">[20] </w:t>
      </w:r>
      <w:hyperlink r:id="rId69" w:history="1">
        <w:r>
          <w:rPr>
            <w:rStyle w:val="Hipervnculo"/>
          </w:rPr>
          <w:t>YAML - Wikipedia, la enciclopedia libre</w:t>
        </w:r>
      </w:hyperlink>
      <w:r>
        <w:t xml:space="preserve">     </w:t>
      </w:r>
      <w:r w:rsidRPr="00883A1B">
        <w:t>11-2-2022</w:t>
      </w:r>
    </w:p>
    <w:p w14:paraId="6B9F4B78" w14:textId="1F4CE1D5" w:rsidR="001D788E" w:rsidRDefault="001D788E" w:rsidP="001D788E">
      <w:pPr>
        <w:spacing w:after="0" w:line="276" w:lineRule="auto"/>
        <w:ind w:hanging="480"/>
      </w:pPr>
      <w:r w:rsidRPr="00223E59">
        <w:t xml:space="preserve">       </w:t>
      </w:r>
      <w:r>
        <w:rPr>
          <w:lang w:val="en-US"/>
        </w:rPr>
        <w:t>[</w:t>
      </w:r>
      <w:r w:rsidRPr="001D788E">
        <w:rPr>
          <w:lang w:val="en-US"/>
        </w:rPr>
        <w:t xml:space="preserve">21] </w:t>
      </w:r>
      <w:r w:rsidRPr="001D788E">
        <w:rPr>
          <w:i/>
          <w:iCs/>
          <w:lang w:val="en-US"/>
        </w:rPr>
        <w:t>Moon Modeler | Data Modeling Tool</w:t>
      </w:r>
      <w:r w:rsidRPr="001D788E">
        <w:rPr>
          <w:lang w:val="en-US"/>
        </w:rPr>
        <w:t xml:space="preserve">. </w:t>
      </w:r>
      <w:r>
        <w:t xml:space="preserve">(s. f.). Recuperado 9 de octubre de 2022, de </w:t>
      </w:r>
      <w:hyperlink r:id="rId70" w:history="1">
        <w:r>
          <w:rPr>
            <w:rStyle w:val="Hipervnculo"/>
          </w:rPr>
          <w:t>https://www.datensen.com/</w:t>
        </w:r>
      </w:hyperlink>
    </w:p>
    <w:p w14:paraId="78C63BE6" w14:textId="77C2884B" w:rsidR="001D788E" w:rsidRDefault="00CA46D4" w:rsidP="001D788E">
      <w:pPr>
        <w:spacing w:before="240" w:line="276" w:lineRule="auto"/>
        <w:jc w:val="both"/>
      </w:pPr>
      <w:r w:rsidRPr="00CA46D4">
        <w:t>[</w:t>
      </w:r>
      <w:r>
        <w:t>2</w:t>
      </w:r>
      <w:r w:rsidR="001D788E">
        <w:t>2</w:t>
      </w:r>
      <w:r>
        <w:t xml:space="preserve">] XP - Extreme </w:t>
      </w:r>
      <w:proofErr w:type="spellStart"/>
      <w:r>
        <w:t>Programing</w:t>
      </w:r>
      <w:proofErr w:type="spellEnd"/>
      <w:r>
        <w:t xml:space="preserve"> </w:t>
      </w:r>
      <w:proofErr w:type="spellStart"/>
      <w:r>
        <w:t>Ingenieria</w:t>
      </w:r>
      <w:proofErr w:type="spellEnd"/>
      <w:r>
        <w:t xml:space="preserve"> de Software. </w:t>
      </w:r>
      <w:hyperlink r:id="rId71"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r w:rsidR="0060667C">
        <w:t xml:space="preserve"> 15-6-2021</w:t>
      </w:r>
    </w:p>
    <w:p w14:paraId="7021B16B" w14:textId="401A911F" w:rsidR="008D7AE4" w:rsidRPr="00684A44" w:rsidRDefault="00CE7BFA" w:rsidP="001D788E">
      <w:pPr>
        <w:spacing w:before="240" w:line="276" w:lineRule="auto"/>
        <w:jc w:val="both"/>
      </w:pPr>
      <w:r w:rsidRPr="00684A44">
        <w:t>[2</w:t>
      </w:r>
      <w:r w:rsidR="001D788E">
        <w:t>3</w:t>
      </w:r>
      <w:r w:rsidRPr="00684A44">
        <w:t xml:space="preserve">] </w:t>
      </w:r>
      <w:bookmarkStart w:id="85" w:name="_Hlk112426720"/>
      <w:r w:rsidR="00DF6395">
        <w:t xml:space="preserve">Puntos de caso de uso. (2021). En </w:t>
      </w:r>
      <w:r w:rsidR="00DF6395">
        <w:rPr>
          <w:i/>
          <w:iCs/>
        </w:rPr>
        <w:t>Wikipedia, la enciclopedia libre</w:t>
      </w:r>
      <w:r w:rsidR="00DF6395">
        <w:t xml:space="preserve">. </w:t>
      </w:r>
      <w:bookmarkEnd w:id="85"/>
      <w:r w:rsidR="00414FAC">
        <w:fldChar w:fldCharType="begin"/>
      </w:r>
      <w:r w:rsidR="00414FAC">
        <w:instrText xml:space="preserve"> HYPERLINK "</w:instrText>
      </w:r>
      <w:r w:rsidR="00414FAC" w:rsidRPr="00414FAC">
        <w:instrText>https://es.wikipedia.org/w/index.php?title=Puntos_de_caso_de_uso&amp;oldid=133055102</w:instrText>
      </w:r>
      <w:r w:rsidR="00414FAC">
        <w:instrText xml:space="preserve">" </w:instrText>
      </w:r>
      <w:r w:rsidR="00414FAC">
        <w:fldChar w:fldCharType="separate"/>
      </w:r>
      <w:r w:rsidR="00414FAC" w:rsidRPr="00D06066">
        <w:rPr>
          <w:rStyle w:val="Hipervnculo"/>
        </w:rPr>
        <w:t>https://es.wikipedia.org/w/index.php?title=Puntos_de_caso_de_uso&amp;oldid=133055102</w:t>
      </w:r>
      <w:r w:rsidR="00414FAC">
        <w:fldChar w:fldCharType="end"/>
      </w:r>
      <w:r w:rsidR="009503E2">
        <w:t xml:space="preserve">   20-9-2022</w:t>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FC2E9" w14:textId="77777777" w:rsidR="006E0B9B" w:rsidRDefault="006E0B9B" w:rsidP="00F335AA">
      <w:pPr>
        <w:spacing w:after="0" w:line="240" w:lineRule="auto"/>
      </w:pPr>
      <w:r>
        <w:separator/>
      </w:r>
    </w:p>
  </w:endnote>
  <w:endnote w:type="continuationSeparator" w:id="0">
    <w:p w14:paraId="788F6715" w14:textId="77777777" w:rsidR="006E0B9B" w:rsidRDefault="006E0B9B" w:rsidP="00F335AA">
      <w:pPr>
        <w:spacing w:after="0" w:line="240" w:lineRule="auto"/>
      </w:pPr>
      <w:r>
        <w:continuationSeparator/>
      </w:r>
    </w:p>
  </w:endnote>
  <w:endnote w:type="continuationNotice" w:id="1">
    <w:p w14:paraId="349B7F07" w14:textId="77777777" w:rsidR="006E0B9B" w:rsidRDefault="006E0B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51274" w14:textId="77777777" w:rsidR="006E0B9B" w:rsidRDefault="006E0B9B" w:rsidP="00F335AA">
      <w:pPr>
        <w:spacing w:after="0" w:line="240" w:lineRule="auto"/>
      </w:pPr>
      <w:r>
        <w:separator/>
      </w:r>
    </w:p>
  </w:footnote>
  <w:footnote w:type="continuationSeparator" w:id="0">
    <w:p w14:paraId="5F5969D1" w14:textId="77777777" w:rsidR="006E0B9B" w:rsidRDefault="006E0B9B" w:rsidP="00F335AA">
      <w:pPr>
        <w:spacing w:after="0" w:line="240" w:lineRule="auto"/>
      </w:pPr>
      <w:r>
        <w:continuationSeparator/>
      </w:r>
    </w:p>
  </w:footnote>
  <w:footnote w:type="continuationNotice" w:id="1">
    <w:p w14:paraId="41474A3E" w14:textId="77777777" w:rsidR="006E0B9B" w:rsidRDefault="006E0B9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0A12"/>
    <w:rsid w:val="00022AD9"/>
    <w:rsid w:val="00024B3A"/>
    <w:rsid w:val="00027D31"/>
    <w:rsid w:val="00031010"/>
    <w:rsid w:val="00033445"/>
    <w:rsid w:val="0003407A"/>
    <w:rsid w:val="0003422A"/>
    <w:rsid w:val="00036C31"/>
    <w:rsid w:val="000374FA"/>
    <w:rsid w:val="00045423"/>
    <w:rsid w:val="00045BA6"/>
    <w:rsid w:val="00046310"/>
    <w:rsid w:val="00047A8D"/>
    <w:rsid w:val="00047F24"/>
    <w:rsid w:val="000504F2"/>
    <w:rsid w:val="0005212E"/>
    <w:rsid w:val="00053B25"/>
    <w:rsid w:val="00053D52"/>
    <w:rsid w:val="00054C0A"/>
    <w:rsid w:val="000565D2"/>
    <w:rsid w:val="00056776"/>
    <w:rsid w:val="000619AC"/>
    <w:rsid w:val="0006663A"/>
    <w:rsid w:val="00067212"/>
    <w:rsid w:val="00072773"/>
    <w:rsid w:val="00072DD9"/>
    <w:rsid w:val="00073AB0"/>
    <w:rsid w:val="00073AB1"/>
    <w:rsid w:val="000771D9"/>
    <w:rsid w:val="00081BFD"/>
    <w:rsid w:val="00082543"/>
    <w:rsid w:val="00086E12"/>
    <w:rsid w:val="000909BB"/>
    <w:rsid w:val="00090AAD"/>
    <w:rsid w:val="000931E7"/>
    <w:rsid w:val="00093218"/>
    <w:rsid w:val="00095364"/>
    <w:rsid w:val="000959D7"/>
    <w:rsid w:val="000A2BEF"/>
    <w:rsid w:val="000A447D"/>
    <w:rsid w:val="000A6A34"/>
    <w:rsid w:val="000A6B84"/>
    <w:rsid w:val="000B16F8"/>
    <w:rsid w:val="000B219F"/>
    <w:rsid w:val="000B3FF8"/>
    <w:rsid w:val="000B733D"/>
    <w:rsid w:val="000B7787"/>
    <w:rsid w:val="000C062D"/>
    <w:rsid w:val="000C09DB"/>
    <w:rsid w:val="000C1306"/>
    <w:rsid w:val="000C3FA3"/>
    <w:rsid w:val="000C5B1F"/>
    <w:rsid w:val="000C784E"/>
    <w:rsid w:val="000C7974"/>
    <w:rsid w:val="000C7982"/>
    <w:rsid w:val="000C7B8B"/>
    <w:rsid w:val="000D052A"/>
    <w:rsid w:val="000D090E"/>
    <w:rsid w:val="000D1A7B"/>
    <w:rsid w:val="000D3D82"/>
    <w:rsid w:val="000D432C"/>
    <w:rsid w:val="000D635F"/>
    <w:rsid w:val="000E065C"/>
    <w:rsid w:val="000E0E73"/>
    <w:rsid w:val="000E44FE"/>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3DD4"/>
    <w:rsid w:val="00114981"/>
    <w:rsid w:val="00116310"/>
    <w:rsid w:val="00117262"/>
    <w:rsid w:val="00117F17"/>
    <w:rsid w:val="0012038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4770"/>
    <w:rsid w:val="001954E2"/>
    <w:rsid w:val="0019628A"/>
    <w:rsid w:val="00196AD1"/>
    <w:rsid w:val="00196DB0"/>
    <w:rsid w:val="001A0B7B"/>
    <w:rsid w:val="001A3240"/>
    <w:rsid w:val="001A4A4D"/>
    <w:rsid w:val="001A4A6C"/>
    <w:rsid w:val="001A4ECE"/>
    <w:rsid w:val="001A4FC6"/>
    <w:rsid w:val="001A5137"/>
    <w:rsid w:val="001A5277"/>
    <w:rsid w:val="001A6B0D"/>
    <w:rsid w:val="001B0D9A"/>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88E"/>
    <w:rsid w:val="001D7F89"/>
    <w:rsid w:val="001E0F19"/>
    <w:rsid w:val="001E2BC6"/>
    <w:rsid w:val="001E4794"/>
    <w:rsid w:val="001E68AF"/>
    <w:rsid w:val="001F1045"/>
    <w:rsid w:val="001F2DA8"/>
    <w:rsid w:val="001F689D"/>
    <w:rsid w:val="001F6924"/>
    <w:rsid w:val="001F7A2C"/>
    <w:rsid w:val="002001D2"/>
    <w:rsid w:val="0020139E"/>
    <w:rsid w:val="0020237D"/>
    <w:rsid w:val="00203113"/>
    <w:rsid w:val="00204124"/>
    <w:rsid w:val="00205657"/>
    <w:rsid w:val="00205BBB"/>
    <w:rsid w:val="00206628"/>
    <w:rsid w:val="00207973"/>
    <w:rsid w:val="0021151E"/>
    <w:rsid w:val="00212744"/>
    <w:rsid w:val="0021352F"/>
    <w:rsid w:val="00214BAA"/>
    <w:rsid w:val="00215049"/>
    <w:rsid w:val="0021527D"/>
    <w:rsid w:val="00216AA6"/>
    <w:rsid w:val="00216B77"/>
    <w:rsid w:val="0022202B"/>
    <w:rsid w:val="00223C0A"/>
    <w:rsid w:val="00223E59"/>
    <w:rsid w:val="00224D3B"/>
    <w:rsid w:val="002277CC"/>
    <w:rsid w:val="00230E13"/>
    <w:rsid w:val="00232DE4"/>
    <w:rsid w:val="00237BCC"/>
    <w:rsid w:val="00242333"/>
    <w:rsid w:val="00244CF8"/>
    <w:rsid w:val="00246908"/>
    <w:rsid w:val="00247B56"/>
    <w:rsid w:val="0025066C"/>
    <w:rsid w:val="00251080"/>
    <w:rsid w:val="002511EF"/>
    <w:rsid w:val="0025278A"/>
    <w:rsid w:val="0025286E"/>
    <w:rsid w:val="00253337"/>
    <w:rsid w:val="00253781"/>
    <w:rsid w:val="00257F1F"/>
    <w:rsid w:val="0026140D"/>
    <w:rsid w:val="00261DCB"/>
    <w:rsid w:val="00265861"/>
    <w:rsid w:val="00266D71"/>
    <w:rsid w:val="00270083"/>
    <w:rsid w:val="00270616"/>
    <w:rsid w:val="00270A94"/>
    <w:rsid w:val="00272C10"/>
    <w:rsid w:val="00274E91"/>
    <w:rsid w:val="00276FF4"/>
    <w:rsid w:val="00280ABE"/>
    <w:rsid w:val="002814E1"/>
    <w:rsid w:val="00284AE2"/>
    <w:rsid w:val="00285DCD"/>
    <w:rsid w:val="00291442"/>
    <w:rsid w:val="00291949"/>
    <w:rsid w:val="0029280C"/>
    <w:rsid w:val="00293295"/>
    <w:rsid w:val="0029382B"/>
    <w:rsid w:val="0029502A"/>
    <w:rsid w:val="00296266"/>
    <w:rsid w:val="0029639B"/>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2BC3"/>
    <w:rsid w:val="002F2E69"/>
    <w:rsid w:val="002F3237"/>
    <w:rsid w:val="002F593C"/>
    <w:rsid w:val="002F7DDB"/>
    <w:rsid w:val="00300DA9"/>
    <w:rsid w:val="00300F46"/>
    <w:rsid w:val="00301348"/>
    <w:rsid w:val="00302826"/>
    <w:rsid w:val="003041CB"/>
    <w:rsid w:val="003049D3"/>
    <w:rsid w:val="00305591"/>
    <w:rsid w:val="00307121"/>
    <w:rsid w:val="00307767"/>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577EC"/>
    <w:rsid w:val="0036061E"/>
    <w:rsid w:val="003608A5"/>
    <w:rsid w:val="00362F4E"/>
    <w:rsid w:val="003667A0"/>
    <w:rsid w:val="00370DBA"/>
    <w:rsid w:val="0037147A"/>
    <w:rsid w:val="00371A3C"/>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2DBC"/>
    <w:rsid w:val="003C31FF"/>
    <w:rsid w:val="003C4474"/>
    <w:rsid w:val="003C57C4"/>
    <w:rsid w:val="003C77F5"/>
    <w:rsid w:val="003D1147"/>
    <w:rsid w:val="003D22A6"/>
    <w:rsid w:val="003D3071"/>
    <w:rsid w:val="003D395E"/>
    <w:rsid w:val="003D596B"/>
    <w:rsid w:val="003D7160"/>
    <w:rsid w:val="003E6459"/>
    <w:rsid w:val="003E6892"/>
    <w:rsid w:val="003E76DE"/>
    <w:rsid w:val="003F2711"/>
    <w:rsid w:val="003F2FD3"/>
    <w:rsid w:val="003F45DA"/>
    <w:rsid w:val="003F6A25"/>
    <w:rsid w:val="0040103A"/>
    <w:rsid w:val="0040383D"/>
    <w:rsid w:val="00403B18"/>
    <w:rsid w:val="00403D84"/>
    <w:rsid w:val="004064D2"/>
    <w:rsid w:val="00406B7A"/>
    <w:rsid w:val="00407E75"/>
    <w:rsid w:val="00407FA5"/>
    <w:rsid w:val="004119D0"/>
    <w:rsid w:val="00414FAC"/>
    <w:rsid w:val="0041515A"/>
    <w:rsid w:val="004161ED"/>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09ED"/>
    <w:rsid w:val="004623E4"/>
    <w:rsid w:val="00462712"/>
    <w:rsid w:val="00472E24"/>
    <w:rsid w:val="0047576C"/>
    <w:rsid w:val="00475D3E"/>
    <w:rsid w:val="00475EA5"/>
    <w:rsid w:val="00476CCA"/>
    <w:rsid w:val="0048028F"/>
    <w:rsid w:val="004807FE"/>
    <w:rsid w:val="00480C64"/>
    <w:rsid w:val="00483854"/>
    <w:rsid w:val="004859AF"/>
    <w:rsid w:val="00485B55"/>
    <w:rsid w:val="00485BD2"/>
    <w:rsid w:val="004866E4"/>
    <w:rsid w:val="00490152"/>
    <w:rsid w:val="00490CA7"/>
    <w:rsid w:val="00492E5C"/>
    <w:rsid w:val="00495835"/>
    <w:rsid w:val="00495B00"/>
    <w:rsid w:val="00496EC0"/>
    <w:rsid w:val="00497628"/>
    <w:rsid w:val="004A2CDB"/>
    <w:rsid w:val="004A3751"/>
    <w:rsid w:val="004A6FF7"/>
    <w:rsid w:val="004B1DE5"/>
    <w:rsid w:val="004B40E8"/>
    <w:rsid w:val="004B41BD"/>
    <w:rsid w:val="004B4893"/>
    <w:rsid w:val="004B49A0"/>
    <w:rsid w:val="004B67E6"/>
    <w:rsid w:val="004B7884"/>
    <w:rsid w:val="004C02B7"/>
    <w:rsid w:val="004C0C09"/>
    <w:rsid w:val="004C5427"/>
    <w:rsid w:val="004C5434"/>
    <w:rsid w:val="004C6741"/>
    <w:rsid w:val="004D22D5"/>
    <w:rsid w:val="004D5AF9"/>
    <w:rsid w:val="004D6590"/>
    <w:rsid w:val="004E255A"/>
    <w:rsid w:val="004E4B00"/>
    <w:rsid w:val="004E66A3"/>
    <w:rsid w:val="004E67CD"/>
    <w:rsid w:val="004E7041"/>
    <w:rsid w:val="004F03F4"/>
    <w:rsid w:val="004F2A84"/>
    <w:rsid w:val="004F3E76"/>
    <w:rsid w:val="004F452B"/>
    <w:rsid w:val="004F71D7"/>
    <w:rsid w:val="004F7F78"/>
    <w:rsid w:val="0050168B"/>
    <w:rsid w:val="005020D1"/>
    <w:rsid w:val="00504AD5"/>
    <w:rsid w:val="00505B95"/>
    <w:rsid w:val="00506CA6"/>
    <w:rsid w:val="00506E32"/>
    <w:rsid w:val="00507514"/>
    <w:rsid w:val="00507B28"/>
    <w:rsid w:val="00510EA9"/>
    <w:rsid w:val="00511F39"/>
    <w:rsid w:val="0051225E"/>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580"/>
    <w:rsid w:val="00557D61"/>
    <w:rsid w:val="00561623"/>
    <w:rsid w:val="0056244C"/>
    <w:rsid w:val="00562E1A"/>
    <w:rsid w:val="005632A6"/>
    <w:rsid w:val="00563A8F"/>
    <w:rsid w:val="005657AC"/>
    <w:rsid w:val="005667B9"/>
    <w:rsid w:val="00566AFB"/>
    <w:rsid w:val="005702F8"/>
    <w:rsid w:val="00570B19"/>
    <w:rsid w:val="00571DDD"/>
    <w:rsid w:val="00572422"/>
    <w:rsid w:val="00572868"/>
    <w:rsid w:val="00574C4D"/>
    <w:rsid w:val="00576794"/>
    <w:rsid w:val="00581AF6"/>
    <w:rsid w:val="00584D78"/>
    <w:rsid w:val="00585908"/>
    <w:rsid w:val="00587499"/>
    <w:rsid w:val="005875DC"/>
    <w:rsid w:val="005935D5"/>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0C6E"/>
    <w:rsid w:val="005D11F0"/>
    <w:rsid w:val="005D188C"/>
    <w:rsid w:val="005D39F6"/>
    <w:rsid w:val="005D4A54"/>
    <w:rsid w:val="005D4F9B"/>
    <w:rsid w:val="005D535C"/>
    <w:rsid w:val="005D72B1"/>
    <w:rsid w:val="005D7619"/>
    <w:rsid w:val="005E049C"/>
    <w:rsid w:val="005E1D50"/>
    <w:rsid w:val="005E2042"/>
    <w:rsid w:val="005E5858"/>
    <w:rsid w:val="005F3112"/>
    <w:rsid w:val="005F7CE4"/>
    <w:rsid w:val="00600651"/>
    <w:rsid w:val="00601211"/>
    <w:rsid w:val="006016BE"/>
    <w:rsid w:val="00602728"/>
    <w:rsid w:val="006046F7"/>
    <w:rsid w:val="00604C9D"/>
    <w:rsid w:val="006054E0"/>
    <w:rsid w:val="006056CA"/>
    <w:rsid w:val="0060667C"/>
    <w:rsid w:val="00607BDB"/>
    <w:rsid w:val="00610773"/>
    <w:rsid w:val="006135FD"/>
    <w:rsid w:val="00615271"/>
    <w:rsid w:val="00615C3C"/>
    <w:rsid w:val="00617745"/>
    <w:rsid w:val="00617B1E"/>
    <w:rsid w:val="00622B81"/>
    <w:rsid w:val="00623360"/>
    <w:rsid w:val="00623A09"/>
    <w:rsid w:val="00624BE0"/>
    <w:rsid w:val="00626018"/>
    <w:rsid w:val="00627B54"/>
    <w:rsid w:val="0063036D"/>
    <w:rsid w:val="00630E61"/>
    <w:rsid w:val="0063334B"/>
    <w:rsid w:val="00636047"/>
    <w:rsid w:val="00637299"/>
    <w:rsid w:val="00637AF7"/>
    <w:rsid w:val="006441DD"/>
    <w:rsid w:val="00644FA9"/>
    <w:rsid w:val="00650D66"/>
    <w:rsid w:val="00652351"/>
    <w:rsid w:val="00654800"/>
    <w:rsid w:val="006560C9"/>
    <w:rsid w:val="00656626"/>
    <w:rsid w:val="00656C4B"/>
    <w:rsid w:val="0065751A"/>
    <w:rsid w:val="0065790F"/>
    <w:rsid w:val="00657ACB"/>
    <w:rsid w:val="00660096"/>
    <w:rsid w:val="00660833"/>
    <w:rsid w:val="00661DE3"/>
    <w:rsid w:val="006623C1"/>
    <w:rsid w:val="00663F7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3DEA"/>
    <w:rsid w:val="00696020"/>
    <w:rsid w:val="006965A5"/>
    <w:rsid w:val="0069731F"/>
    <w:rsid w:val="00697A7D"/>
    <w:rsid w:val="006A0546"/>
    <w:rsid w:val="006A09AD"/>
    <w:rsid w:val="006A2772"/>
    <w:rsid w:val="006A3DCE"/>
    <w:rsid w:val="006A63D3"/>
    <w:rsid w:val="006A7395"/>
    <w:rsid w:val="006A7719"/>
    <w:rsid w:val="006A773C"/>
    <w:rsid w:val="006A7A44"/>
    <w:rsid w:val="006B1E13"/>
    <w:rsid w:val="006B3CDE"/>
    <w:rsid w:val="006B42EE"/>
    <w:rsid w:val="006B44D5"/>
    <w:rsid w:val="006B47D0"/>
    <w:rsid w:val="006B57A4"/>
    <w:rsid w:val="006B6DC0"/>
    <w:rsid w:val="006B7AC1"/>
    <w:rsid w:val="006C0840"/>
    <w:rsid w:val="006C1629"/>
    <w:rsid w:val="006C2134"/>
    <w:rsid w:val="006C264D"/>
    <w:rsid w:val="006C3034"/>
    <w:rsid w:val="006C307B"/>
    <w:rsid w:val="006C4599"/>
    <w:rsid w:val="006C676C"/>
    <w:rsid w:val="006C6F3B"/>
    <w:rsid w:val="006C7F3D"/>
    <w:rsid w:val="006D0374"/>
    <w:rsid w:val="006D37D7"/>
    <w:rsid w:val="006E093B"/>
    <w:rsid w:val="006E0B9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1DB"/>
    <w:rsid w:val="007056D6"/>
    <w:rsid w:val="00707471"/>
    <w:rsid w:val="00711A22"/>
    <w:rsid w:val="00711F51"/>
    <w:rsid w:val="007150D9"/>
    <w:rsid w:val="007164DC"/>
    <w:rsid w:val="00716FE9"/>
    <w:rsid w:val="007175D5"/>
    <w:rsid w:val="007176F2"/>
    <w:rsid w:val="00722C14"/>
    <w:rsid w:val="0072592A"/>
    <w:rsid w:val="00726572"/>
    <w:rsid w:val="00727CFE"/>
    <w:rsid w:val="00730285"/>
    <w:rsid w:val="007306F1"/>
    <w:rsid w:val="007336AA"/>
    <w:rsid w:val="00735C88"/>
    <w:rsid w:val="007360E3"/>
    <w:rsid w:val="00740BC8"/>
    <w:rsid w:val="007414A3"/>
    <w:rsid w:val="007414B1"/>
    <w:rsid w:val="00742011"/>
    <w:rsid w:val="00742176"/>
    <w:rsid w:val="007425E4"/>
    <w:rsid w:val="007459DA"/>
    <w:rsid w:val="00745B8A"/>
    <w:rsid w:val="00745C28"/>
    <w:rsid w:val="00747405"/>
    <w:rsid w:val="00747DAA"/>
    <w:rsid w:val="00747EB6"/>
    <w:rsid w:val="0075096D"/>
    <w:rsid w:val="00750C0F"/>
    <w:rsid w:val="007513D4"/>
    <w:rsid w:val="0075205E"/>
    <w:rsid w:val="00753728"/>
    <w:rsid w:val="007559F7"/>
    <w:rsid w:val="00760639"/>
    <w:rsid w:val="007606ED"/>
    <w:rsid w:val="0076120A"/>
    <w:rsid w:val="00762814"/>
    <w:rsid w:val="007648CE"/>
    <w:rsid w:val="00765F72"/>
    <w:rsid w:val="0076627B"/>
    <w:rsid w:val="007665A7"/>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5866"/>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031DB"/>
    <w:rsid w:val="00810014"/>
    <w:rsid w:val="00811E44"/>
    <w:rsid w:val="00812BAC"/>
    <w:rsid w:val="00813C00"/>
    <w:rsid w:val="00814DF6"/>
    <w:rsid w:val="008154A0"/>
    <w:rsid w:val="008172A4"/>
    <w:rsid w:val="0081750B"/>
    <w:rsid w:val="00820477"/>
    <w:rsid w:val="008209B3"/>
    <w:rsid w:val="008248A4"/>
    <w:rsid w:val="00825709"/>
    <w:rsid w:val="00825FF9"/>
    <w:rsid w:val="0083077B"/>
    <w:rsid w:val="00831934"/>
    <w:rsid w:val="00831FED"/>
    <w:rsid w:val="00835765"/>
    <w:rsid w:val="00835A47"/>
    <w:rsid w:val="00835B3B"/>
    <w:rsid w:val="008365CC"/>
    <w:rsid w:val="008440F2"/>
    <w:rsid w:val="008479ED"/>
    <w:rsid w:val="00847B56"/>
    <w:rsid w:val="008555FC"/>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D7BAC"/>
    <w:rsid w:val="008E33AF"/>
    <w:rsid w:val="008E3CBD"/>
    <w:rsid w:val="008E3F3B"/>
    <w:rsid w:val="008E55F0"/>
    <w:rsid w:val="008E5DBB"/>
    <w:rsid w:val="008E6A0A"/>
    <w:rsid w:val="008F0410"/>
    <w:rsid w:val="008F1641"/>
    <w:rsid w:val="008F3773"/>
    <w:rsid w:val="008F45A1"/>
    <w:rsid w:val="008F4AB1"/>
    <w:rsid w:val="008F649C"/>
    <w:rsid w:val="0090098D"/>
    <w:rsid w:val="00900F0D"/>
    <w:rsid w:val="00901136"/>
    <w:rsid w:val="0090345B"/>
    <w:rsid w:val="00905F57"/>
    <w:rsid w:val="00906321"/>
    <w:rsid w:val="00910E1F"/>
    <w:rsid w:val="00915AFF"/>
    <w:rsid w:val="00916677"/>
    <w:rsid w:val="0092098D"/>
    <w:rsid w:val="00921418"/>
    <w:rsid w:val="0092296B"/>
    <w:rsid w:val="00923E88"/>
    <w:rsid w:val="009268CE"/>
    <w:rsid w:val="00930355"/>
    <w:rsid w:val="009303AB"/>
    <w:rsid w:val="009303C9"/>
    <w:rsid w:val="00930E7F"/>
    <w:rsid w:val="0093186A"/>
    <w:rsid w:val="00935085"/>
    <w:rsid w:val="00936307"/>
    <w:rsid w:val="00936351"/>
    <w:rsid w:val="00941F60"/>
    <w:rsid w:val="0094306B"/>
    <w:rsid w:val="00944038"/>
    <w:rsid w:val="00947DAF"/>
    <w:rsid w:val="0095006B"/>
    <w:rsid w:val="00950314"/>
    <w:rsid w:val="009503E2"/>
    <w:rsid w:val="0096016C"/>
    <w:rsid w:val="00960324"/>
    <w:rsid w:val="009618AB"/>
    <w:rsid w:val="00961913"/>
    <w:rsid w:val="00961EAE"/>
    <w:rsid w:val="0096496C"/>
    <w:rsid w:val="0096554F"/>
    <w:rsid w:val="00965EB4"/>
    <w:rsid w:val="00965EC7"/>
    <w:rsid w:val="0096663A"/>
    <w:rsid w:val="009675CE"/>
    <w:rsid w:val="009678DA"/>
    <w:rsid w:val="00970433"/>
    <w:rsid w:val="00972A3B"/>
    <w:rsid w:val="009739AD"/>
    <w:rsid w:val="00974560"/>
    <w:rsid w:val="00974FCB"/>
    <w:rsid w:val="00976A39"/>
    <w:rsid w:val="00976CA6"/>
    <w:rsid w:val="009800FB"/>
    <w:rsid w:val="009810BF"/>
    <w:rsid w:val="00990E28"/>
    <w:rsid w:val="0099721C"/>
    <w:rsid w:val="009A3AE6"/>
    <w:rsid w:val="009A4C73"/>
    <w:rsid w:val="009A5124"/>
    <w:rsid w:val="009A5A49"/>
    <w:rsid w:val="009A7021"/>
    <w:rsid w:val="009B25AC"/>
    <w:rsid w:val="009B2976"/>
    <w:rsid w:val="009B52BF"/>
    <w:rsid w:val="009B5CC5"/>
    <w:rsid w:val="009B7DC0"/>
    <w:rsid w:val="009C0B32"/>
    <w:rsid w:val="009C11C1"/>
    <w:rsid w:val="009C1E3C"/>
    <w:rsid w:val="009C38FB"/>
    <w:rsid w:val="009C3B26"/>
    <w:rsid w:val="009C49C9"/>
    <w:rsid w:val="009C5021"/>
    <w:rsid w:val="009C56F8"/>
    <w:rsid w:val="009C680F"/>
    <w:rsid w:val="009C6CD8"/>
    <w:rsid w:val="009D1901"/>
    <w:rsid w:val="009D256A"/>
    <w:rsid w:val="009D4CF5"/>
    <w:rsid w:val="009D594C"/>
    <w:rsid w:val="009E1628"/>
    <w:rsid w:val="009E28E2"/>
    <w:rsid w:val="009E3880"/>
    <w:rsid w:val="009E676F"/>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23BF"/>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4956"/>
    <w:rsid w:val="00A551F1"/>
    <w:rsid w:val="00A55414"/>
    <w:rsid w:val="00A55C85"/>
    <w:rsid w:val="00A561D4"/>
    <w:rsid w:val="00A57650"/>
    <w:rsid w:val="00A639E9"/>
    <w:rsid w:val="00A65FD1"/>
    <w:rsid w:val="00A70B66"/>
    <w:rsid w:val="00A712F3"/>
    <w:rsid w:val="00A713DA"/>
    <w:rsid w:val="00A7459F"/>
    <w:rsid w:val="00A75DBE"/>
    <w:rsid w:val="00A765CA"/>
    <w:rsid w:val="00A76C2F"/>
    <w:rsid w:val="00A82628"/>
    <w:rsid w:val="00A82D76"/>
    <w:rsid w:val="00A83723"/>
    <w:rsid w:val="00A84595"/>
    <w:rsid w:val="00A90E9F"/>
    <w:rsid w:val="00A92433"/>
    <w:rsid w:val="00A9284A"/>
    <w:rsid w:val="00A94314"/>
    <w:rsid w:val="00A94680"/>
    <w:rsid w:val="00A94CE2"/>
    <w:rsid w:val="00A95D50"/>
    <w:rsid w:val="00A971A7"/>
    <w:rsid w:val="00AA2F16"/>
    <w:rsid w:val="00AA3C44"/>
    <w:rsid w:val="00AA7782"/>
    <w:rsid w:val="00AB136A"/>
    <w:rsid w:val="00AB17F7"/>
    <w:rsid w:val="00AB2846"/>
    <w:rsid w:val="00AB2AEC"/>
    <w:rsid w:val="00AB2D9C"/>
    <w:rsid w:val="00AB72CE"/>
    <w:rsid w:val="00AB7AFF"/>
    <w:rsid w:val="00AC02FA"/>
    <w:rsid w:val="00AC1947"/>
    <w:rsid w:val="00AC2857"/>
    <w:rsid w:val="00AC2996"/>
    <w:rsid w:val="00AC3473"/>
    <w:rsid w:val="00AD038C"/>
    <w:rsid w:val="00AD1836"/>
    <w:rsid w:val="00AD211E"/>
    <w:rsid w:val="00AD29D5"/>
    <w:rsid w:val="00AD429F"/>
    <w:rsid w:val="00AD5FEE"/>
    <w:rsid w:val="00AE0FFA"/>
    <w:rsid w:val="00AE11CA"/>
    <w:rsid w:val="00AE4582"/>
    <w:rsid w:val="00AE6A5D"/>
    <w:rsid w:val="00AF34FF"/>
    <w:rsid w:val="00AF3605"/>
    <w:rsid w:val="00AF6308"/>
    <w:rsid w:val="00B01046"/>
    <w:rsid w:val="00B025A3"/>
    <w:rsid w:val="00B035D7"/>
    <w:rsid w:val="00B0489F"/>
    <w:rsid w:val="00B05DFE"/>
    <w:rsid w:val="00B063C3"/>
    <w:rsid w:val="00B0708B"/>
    <w:rsid w:val="00B117A2"/>
    <w:rsid w:val="00B15B10"/>
    <w:rsid w:val="00B15B3C"/>
    <w:rsid w:val="00B17780"/>
    <w:rsid w:val="00B17860"/>
    <w:rsid w:val="00B20B1E"/>
    <w:rsid w:val="00B246A7"/>
    <w:rsid w:val="00B2538D"/>
    <w:rsid w:val="00B26C58"/>
    <w:rsid w:val="00B26C62"/>
    <w:rsid w:val="00B27371"/>
    <w:rsid w:val="00B27A56"/>
    <w:rsid w:val="00B3001A"/>
    <w:rsid w:val="00B35D59"/>
    <w:rsid w:val="00B36EB0"/>
    <w:rsid w:val="00B4051A"/>
    <w:rsid w:val="00B43CC8"/>
    <w:rsid w:val="00B4449A"/>
    <w:rsid w:val="00B46901"/>
    <w:rsid w:val="00B51C77"/>
    <w:rsid w:val="00B54930"/>
    <w:rsid w:val="00B54F60"/>
    <w:rsid w:val="00B57744"/>
    <w:rsid w:val="00B604C3"/>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84E20"/>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2A3"/>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6E"/>
    <w:rsid w:val="00C11ACE"/>
    <w:rsid w:val="00C126F9"/>
    <w:rsid w:val="00C13532"/>
    <w:rsid w:val="00C14880"/>
    <w:rsid w:val="00C17C25"/>
    <w:rsid w:val="00C20625"/>
    <w:rsid w:val="00C21B7A"/>
    <w:rsid w:val="00C223DC"/>
    <w:rsid w:val="00C22492"/>
    <w:rsid w:val="00C26AD4"/>
    <w:rsid w:val="00C3137D"/>
    <w:rsid w:val="00C3248A"/>
    <w:rsid w:val="00C33806"/>
    <w:rsid w:val="00C34197"/>
    <w:rsid w:val="00C34220"/>
    <w:rsid w:val="00C41351"/>
    <w:rsid w:val="00C4344E"/>
    <w:rsid w:val="00C52141"/>
    <w:rsid w:val="00C55BF1"/>
    <w:rsid w:val="00C6182C"/>
    <w:rsid w:val="00C61994"/>
    <w:rsid w:val="00C623A8"/>
    <w:rsid w:val="00C629E3"/>
    <w:rsid w:val="00C63343"/>
    <w:rsid w:val="00C649BB"/>
    <w:rsid w:val="00C71298"/>
    <w:rsid w:val="00C72A45"/>
    <w:rsid w:val="00C72D14"/>
    <w:rsid w:val="00C736E1"/>
    <w:rsid w:val="00C76583"/>
    <w:rsid w:val="00C76E43"/>
    <w:rsid w:val="00C76FDE"/>
    <w:rsid w:val="00C7702A"/>
    <w:rsid w:val="00C77B5E"/>
    <w:rsid w:val="00C91D12"/>
    <w:rsid w:val="00C9237C"/>
    <w:rsid w:val="00C928FC"/>
    <w:rsid w:val="00C930F6"/>
    <w:rsid w:val="00C93A43"/>
    <w:rsid w:val="00C963AF"/>
    <w:rsid w:val="00C979DE"/>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51B9"/>
    <w:rsid w:val="00CB604C"/>
    <w:rsid w:val="00CB7BBA"/>
    <w:rsid w:val="00CC1A6A"/>
    <w:rsid w:val="00CC2E7B"/>
    <w:rsid w:val="00CC3DEB"/>
    <w:rsid w:val="00CC3E1F"/>
    <w:rsid w:val="00CC5A24"/>
    <w:rsid w:val="00CD2A77"/>
    <w:rsid w:val="00CD4A27"/>
    <w:rsid w:val="00CD5D84"/>
    <w:rsid w:val="00CD66DF"/>
    <w:rsid w:val="00CD6EE0"/>
    <w:rsid w:val="00CD7365"/>
    <w:rsid w:val="00CE00CB"/>
    <w:rsid w:val="00CE3478"/>
    <w:rsid w:val="00CE4771"/>
    <w:rsid w:val="00CE48F9"/>
    <w:rsid w:val="00CE6898"/>
    <w:rsid w:val="00CE7BFA"/>
    <w:rsid w:val="00CF0330"/>
    <w:rsid w:val="00CF4B76"/>
    <w:rsid w:val="00CF5038"/>
    <w:rsid w:val="00CF5419"/>
    <w:rsid w:val="00CF552A"/>
    <w:rsid w:val="00CF580B"/>
    <w:rsid w:val="00CF6175"/>
    <w:rsid w:val="00CF6D54"/>
    <w:rsid w:val="00CF73EB"/>
    <w:rsid w:val="00D0504C"/>
    <w:rsid w:val="00D05405"/>
    <w:rsid w:val="00D13572"/>
    <w:rsid w:val="00D13A91"/>
    <w:rsid w:val="00D14054"/>
    <w:rsid w:val="00D14A5D"/>
    <w:rsid w:val="00D16350"/>
    <w:rsid w:val="00D16792"/>
    <w:rsid w:val="00D16C70"/>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0866"/>
    <w:rsid w:val="00D41005"/>
    <w:rsid w:val="00D43D91"/>
    <w:rsid w:val="00D440AF"/>
    <w:rsid w:val="00D449F2"/>
    <w:rsid w:val="00D453E5"/>
    <w:rsid w:val="00D454E6"/>
    <w:rsid w:val="00D47084"/>
    <w:rsid w:val="00D51804"/>
    <w:rsid w:val="00D5181F"/>
    <w:rsid w:val="00D51C5F"/>
    <w:rsid w:val="00D53741"/>
    <w:rsid w:val="00D558F9"/>
    <w:rsid w:val="00D5759B"/>
    <w:rsid w:val="00D6093A"/>
    <w:rsid w:val="00D6198F"/>
    <w:rsid w:val="00D61AA2"/>
    <w:rsid w:val="00D62942"/>
    <w:rsid w:val="00D63E1C"/>
    <w:rsid w:val="00D702FA"/>
    <w:rsid w:val="00D71158"/>
    <w:rsid w:val="00D715E8"/>
    <w:rsid w:val="00D743C7"/>
    <w:rsid w:val="00D74A58"/>
    <w:rsid w:val="00D77080"/>
    <w:rsid w:val="00D77203"/>
    <w:rsid w:val="00D7734A"/>
    <w:rsid w:val="00D810D0"/>
    <w:rsid w:val="00D81AE7"/>
    <w:rsid w:val="00D82BD1"/>
    <w:rsid w:val="00D85FB7"/>
    <w:rsid w:val="00D9043B"/>
    <w:rsid w:val="00D934E0"/>
    <w:rsid w:val="00D94134"/>
    <w:rsid w:val="00D949C2"/>
    <w:rsid w:val="00DA0B5C"/>
    <w:rsid w:val="00DA0D06"/>
    <w:rsid w:val="00DA2680"/>
    <w:rsid w:val="00DA4D3F"/>
    <w:rsid w:val="00DA50F6"/>
    <w:rsid w:val="00DB18F2"/>
    <w:rsid w:val="00DB4925"/>
    <w:rsid w:val="00DB67DE"/>
    <w:rsid w:val="00DB6DAE"/>
    <w:rsid w:val="00DB731F"/>
    <w:rsid w:val="00DC0287"/>
    <w:rsid w:val="00DC142F"/>
    <w:rsid w:val="00DC22B3"/>
    <w:rsid w:val="00DC247B"/>
    <w:rsid w:val="00DC2D56"/>
    <w:rsid w:val="00DC3623"/>
    <w:rsid w:val="00DC464E"/>
    <w:rsid w:val="00DC5DA8"/>
    <w:rsid w:val="00DC6AA2"/>
    <w:rsid w:val="00DD0FEE"/>
    <w:rsid w:val="00DD16F9"/>
    <w:rsid w:val="00DD17B3"/>
    <w:rsid w:val="00DD20D9"/>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3542"/>
    <w:rsid w:val="00E2429E"/>
    <w:rsid w:val="00E2729D"/>
    <w:rsid w:val="00E27DBB"/>
    <w:rsid w:val="00E30088"/>
    <w:rsid w:val="00E3067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764"/>
    <w:rsid w:val="00E56D5D"/>
    <w:rsid w:val="00E57379"/>
    <w:rsid w:val="00E6141A"/>
    <w:rsid w:val="00E63B20"/>
    <w:rsid w:val="00E66D4D"/>
    <w:rsid w:val="00E7092B"/>
    <w:rsid w:val="00E70ACA"/>
    <w:rsid w:val="00E70D30"/>
    <w:rsid w:val="00E74675"/>
    <w:rsid w:val="00E74B77"/>
    <w:rsid w:val="00E74F5A"/>
    <w:rsid w:val="00E75C08"/>
    <w:rsid w:val="00E75C29"/>
    <w:rsid w:val="00E7776C"/>
    <w:rsid w:val="00E777C1"/>
    <w:rsid w:val="00E8029B"/>
    <w:rsid w:val="00E80EAA"/>
    <w:rsid w:val="00E8136D"/>
    <w:rsid w:val="00E82524"/>
    <w:rsid w:val="00E84F7A"/>
    <w:rsid w:val="00E8722D"/>
    <w:rsid w:val="00E87453"/>
    <w:rsid w:val="00E919C2"/>
    <w:rsid w:val="00E91A34"/>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5A4A"/>
    <w:rsid w:val="00EC689F"/>
    <w:rsid w:val="00EC699C"/>
    <w:rsid w:val="00EC74AA"/>
    <w:rsid w:val="00EC7F4C"/>
    <w:rsid w:val="00ED13BF"/>
    <w:rsid w:val="00ED15A6"/>
    <w:rsid w:val="00ED3AA8"/>
    <w:rsid w:val="00ED7FF6"/>
    <w:rsid w:val="00EE08CC"/>
    <w:rsid w:val="00EE0B28"/>
    <w:rsid w:val="00EE6465"/>
    <w:rsid w:val="00EF1DFC"/>
    <w:rsid w:val="00EF1F6F"/>
    <w:rsid w:val="00EF2D8B"/>
    <w:rsid w:val="00EF6F4F"/>
    <w:rsid w:val="00F02323"/>
    <w:rsid w:val="00F03575"/>
    <w:rsid w:val="00F03B2D"/>
    <w:rsid w:val="00F03B37"/>
    <w:rsid w:val="00F04F7E"/>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371AC"/>
    <w:rsid w:val="00F406CC"/>
    <w:rsid w:val="00F41CF7"/>
    <w:rsid w:val="00F44A43"/>
    <w:rsid w:val="00F45A26"/>
    <w:rsid w:val="00F46586"/>
    <w:rsid w:val="00F46650"/>
    <w:rsid w:val="00F509D2"/>
    <w:rsid w:val="00F533D0"/>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078E"/>
    <w:rsid w:val="00F9101B"/>
    <w:rsid w:val="00F93009"/>
    <w:rsid w:val="00F93152"/>
    <w:rsid w:val="00F97738"/>
    <w:rsid w:val="00FA091C"/>
    <w:rsid w:val="00FA1F3A"/>
    <w:rsid w:val="00FA2762"/>
    <w:rsid w:val="00FA39B0"/>
    <w:rsid w:val="00FA3ADD"/>
    <w:rsid w:val="00FA3F21"/>
    <w:rsid w:val="00FA463B"/>
    <w:rsid w:val="00FA723C"/>
    <w:rsid w:val="00FB0F3E"/>
    <w:rsid w:val="00FB133B"/>
    <w:rsid w:val="00FB15E0"/>
    <w:rsid w:val="00FB29E3"/>
    <w:rsid w:val="00FB2F16"/>
    <w:rsid w:val="00FB35F9"/>
    <w:rsid w:val="00FB5BC4"/>
    <w:rsid w:val="00FB7B10"/>
    <w:rsid w:val="00FC058A"/>
    <w:rsid w:val="00FC090E"/>
    <w:rsid w:val="00FC1898"/>
    <w:rsid w:val="00FC2E5B"/>
    <w:rsid w:val="00FC56E6"/>
    <w:rsid w:val="00FC5D83"/>
    <w:rsid w:val="00FC759A"/>
    <w:rsid w:val="00FC7815"/>
    <w:rsid w:val="00FD03D6"/>
    <w:rsid w:val="00FD0F4D"/>
    <w:rsid w:val="00FD2056"/>
    <w:rsid w:val="00FD3A5C"/>
    <w:rsid w:val="00FD4458"/>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chatbotsmagazine.com/the-ultimate-guide-to-designing-a-chatbot-tech-stack-333eceb431da" TargetMode="External"/><Relationship Id="rId63" Type="http://schemas.openxmlformats.org/officeDocument/2006/relationships/hyperlink" Target="https://www.getapp.es/reviews/2047766/botpress%204-11-2021" TargetMode="External"/><Relationship Id="rId68" Type="http://schemas.openxmlformats.org/officeDocument/2006/relationships/hyperlink" Target="https://es.wikipedia.org/wiki/NoSQL"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rijsat.com/2021/11/03/create-azure-bot-service-from-azure-portal/" TargetMode="External"/><Relationship Id="rId58" Type="http://schemas.openxmlformats.org/officeDocument/2006/relationships/hyperlink" Target="https://www.linkedin.com/pulse/dialogflow-vs-lex-watson-azure-bot-chatbot-quick-sherwin-fernandes" TargetMode="External"/><Relationship Id="rId66" Type="http://schemas.openxmlformats.org/officeDocument/2006/relationships/hyperlink" Target="https://es.wikipedia.org/wiki/Python%2011-2-2022"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chatbots.org/best-chatbot-builder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planetachatbot.com/amanda-el-chatbot-que-sabe-de-elecciones-en-cuba-e2c3b5a7d835" TargetMode="External"/><Relationship Id="rId56" Type="http://schemas.openxmlformats.org/officeDocument/2006/relationships/hyperlink" Target="https://www.chatbots.org/dialogflow" TargetMode="External"/><Relationship Id="rId64" Type="http://schemas.openxmlformats.org/officeDocument/2006/relationships/hyperlink" Target="https://www.saashub.com/compare" TargetMode="External"/><Relationship Id="rId69"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paginapropia.com/15-ventajas-y-desventajas-de-microsoft-azure/"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hyperlink" Target="https://www.artificial-solutions.com/es/chatbots/" TargetMode="External"/><Relationship Id="rId59" Type="http://schemas.openxmlformats.org/officeDocument/2006/relationships/hyperlink" Target="https://rasa.com/" TargetMode="External"/><Relationship Id="rId67" Type="http://schemas.openxmlformats.org/officeDocument/2006/relationships/hyperlink" Target="https://es.wikipedia.org/wiki/PyCharm"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docs" TargetMode="External"/><Relationship Id="rId62" Type="http://schemas.openxmlformats.org/officeDocument/2006/relationships/hyperlink" Target="https://botpress.com/docs/introduction" TargetMode="External"/><Relationship Id="rId70" Type="http://schemas.openxmlformats.org/officeDocument/2006/relationships/hyperlink" Target="https://www.datensen.com/"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azure.microsoft.com/en-us/services/bot-services/" TargetMode="External"/><Relationship Id="rId57" Type="http://schemas.openxmlformats.org/officeDocument/2006/relationships/hyperlink" Target="https://www.capterra.es/reviews/180853/dialogflow?overall_rating_ge=5"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stackshare.io/stackups/dialogflow-vs-microsoft-bot-framework/" TargetMode="External"/><Relationship Id="rId60" Type="http://schemas.openxmlformats.org/officeDocument/2006/relationships/hyperlink" Target="https://www.spaceo.ca/ai-chatbot-development-using-rasa-reasons/" TargetMode="External"/><Relationship Id="rId65" Type="http://schemas.openxmlformats.org/officeDocument/2006/relationships/hyperlink" Target="https://www.spaceo.ca/top-ai-chatbot-frameworks/"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docs.microsoft.com/en-us/composer/introduction" TargetMode="External"/><Relationship Id="rId55" Type="http://schemas.openxmlformats.org/officeDocument/2006/relationships/hyperlink" Target="https://cloud.google.com/dialogflow?hl=e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7</TotalTime>
  <Pages>49</Pages>
  <Words>10885</Words>
  <Characters>59873</Characters>
  <Application>Microsoft Office Word</Application>
  <DocSecurity>0</DocSecurity>
  <Lines>498</Lines>
  <Paragraphs>141</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70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281</cp:revision>
  <dcterms:created xsi:type="dcterms:W3CDTF">2022-09-21T14:00:00Z</dcterms:created>
  <dcterms:modified xsi:type="dcterms:W3CDTF">2022-10-13T00:57: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